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774076">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774076">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5C75B9"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fldSimple w:instr=" SEQ Equation \* ARABIC ">
              <w:r w:rsidR="008E26AA">
                <w:rPr>
                  <w:noProof/>
                </w:rPr>
                <w:t>2</w:t>
              </w:r>
            </w:fldSimple>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CA0611" w:rsidRDefault="005D02F8" w:rsidP="00B26F98">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p>
    <w:p w:rsidR="00633CD8" w:rsidRDefault="00B26F98" w:rsidP="000E5B82">
      <w:pPr>
        <w:keepNext/>
        <w:jc w:val="center"/>
      </w:pPr>
      <w:r>
        <w:rPr>
          <w:noProof/>
        </w:rPr>
        <w:drawing>
          <wp:inline distT="0" distB="0" distL="0" distR="0">
            <wp:extent cx="5924550" cy="40049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4550" cy="4004945"/>
                    </a:xfrm>
                    <a:prstGeom prst="rect">
                      <a:avLst/>
                    </a:prstGeom>
                    <a:noFill/>
                    <a:ln>
                      <a:noFill/>
                    </a:ln>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774076">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 xml:space="preserve">ers and their </w:t>
      </w:r>
      <w:r w:rsidR="00091221">
        <w:rPr>
          <w:rFonts w:ascii="Times New Roman" w:hAnsi="Times New Roman" w:cs="Times New Roman"/>
          <w:sz w:val="24"/>
          <w:szCs w:val="24"/>
        </w:rPr>
        <w:lastRenderedPageBreak/>
        <w:t>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5C75B9"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fldSimple w:instr=" SEQ Equation \* ARABIC ">
              <w:r>
                <w:rPr>
                  <w:noProof/>
                </w:rPr>
                <w:t>3</w:t>
              </w:r>
            </w:fldSimple>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5C75B9"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4</w:t>
              </w:r>
            </w:fldSimple>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ood benchmark for non-RTA users.</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w:t>
      </w:r>
      <w:r w:rsidR="009B5263">
        <w:rPr>
          <w:rFonts w:ascii="Times New Roman" w:hAnsi="Times New Roman" w:cs="Times New Roman"/>
          <w:sz w:val="24"/>
          <w:szCs w:val="24"/>
        </w:rPr>
        <w:lastRenderedPageBreak/>
        <w:t xml:space="preserve">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5C75B9"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5</w:t>
              </w:r>
            </w:fldSimple>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5C75B9"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6</w:t>
              </w:r>
            </w:fldSimple>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ETA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 xml:space="preserve">HDT is not constant,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 xml:space="preserve">Supposing a hypothetical omniscient public transit user who are always aware of the real-time and future status, the user can adjust their home departure time (HDT) accordingly. The user will always catch the desired bus in time without any waiting, regardless of the real-time performance </w:t>
      </w:r>
      <w:r>
        <w:rPr>
          <w:rFonts w:ascii="Times New Roman" w:hAnsi="Times New Roman" w:cs="Times New Roman"/>
          <w:sz w:val="24"/>
          <w:szCs w:val="24"/>
        </w:rPr>
        <w:lastRenderedPageBreak/>
        <w:t>of the PT system and his/her home’s distance from the stop. Practically, nobody can achieve real 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3431DE">
        <w:rPr>
          <w:rFonts w:ascii="Times New Roman" w:hAnsi="Times New Roman" w:cs="Times New Roman"/>
          <w:sz w:val="24"/>
          <w:szCs w:val="24"/>
        </w:rPr>
        <w:t>Radical Relaxation (</w:t>
      </w:r>
      <w:r w:rsidR="009B5263">
        <w:rPr>
          <w:rFonts w:ascii="Times New Roman" w:hAnsi="Times New Roman" w:cs="Times New Roman"/>
          <w:sz w:val="24"/>
          <w:szCs w:val="24"/>
        </w:rPr>
        <w:t>R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5C75B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7</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RR.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rsidR="009B5263" w:rsidRDefault="00DA77C0" w:rsidP="00CF5A6B">
      <w:pPr>
        <w:ind w:firstLine="720"/>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5C75B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fldSimple w:instr=" SEQ Equation \* ARABIC ">
              <w:r w:rsidR="008E26AA">
                <w:rPr>
                  <w:noProof/>
                </w:rPr>
                <w:t>8</w:t>
              </w:r>
            </w:fldSimple>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CF5A6B" w:rsidRDefault="00CF5A6B" w:rsidP="00EF1CAE">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 Therefore, in the 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should be </w:t>
      </w:r>
      <w:r w:rsidR="000F143E">
        <w:rPr>
          <w:rFonts w:ascii="Times New Roman" w:hAnsi="Times New Roman" w:cs="Times New Roman"/>
          <w:sz w:val="24"/>
          <w:szCs w:val="24"/>
        </w:rPr>
        <w:t>exactly equal to the reclaimed delay to achieve 0 waiting time.</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lastRenderedPageBreak/>
        <w:t>PR and RR can be categorized as a PR family, for RR is a special case of PR with IB = 0. With different IBs, each PR strategy can vary in actual waiting time. We would like to optimize IB and find the best PR strategy with max average waiting time reduction.</w:t>
      </w: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E57074">
        <w:rPr>
          <w:rFonts w:ascii="Times New Roman" w:hAnsi="Times New Roman" w:cs="Times New Roman"/>
          <w:sz w:val="24"/>
          <w:szCs w:val="24"/>
        </w:rPr>
        <w:t xml:space="preserve">optimal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Unlike traditional classfication, we know that optimal 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Optim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5C75B9">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ad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5C75B9">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5C75B9">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F1580E">
        <w:rPr>
          <w:rFonts w:ascii="Times New Roman" w:hAnsi="Times New Roman" w:cs="Times New Roman"/>
          <w:sz w:val="24"/>
          <w:szCs w:val="24"/>
        </w:rPr>
        <w:t xml:space="preserve">PR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9</w:t>
              </w:r>
            </w:fldSimple>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0</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5C75B9">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1</w:t>
              </w:r>
            </w:fldSimple>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fldSimple w:instr=" SEQ Equation \* ARABIC ">
              <w:r w:rsidR="008E26AA">
                <w:rPr>
                  <w:noProof/>
                </w:rPr>
                <w:t>12</w:t>
              </w:r>
            </w:fldSimple>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3</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A can adapt and optimize each trip according </w:t>
      </w:r>
      <w:r>
        <w:rPr>
          <w:rFonts w:ascii="Times New Roman" w:hAnsi="Times New Roman" w:cs="Times New Roman"/>
          <w:sz w:val="24"/>
          <w:szCs w:val="24"/>
        </w:rPr>
        <w:lastRenderedPageBreak/>
        <w:t>to the delay and real-time information. Volunteered optimization is independent from the 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trip, which is from PR strategy family.</w:t>
      </w:r>
      <w:r w:rsidR="003E66E6">
        <w:rPr>
          <w:rFonts w:ascii="Times New Roman" w:hAnsi="Times New Roman" w:cs="Times New Roman"/>
          <w:sz w:val="24"/>
          <w:szCs w:val="24"/>
        </w:rPr>
        <w:t xml:space="preserve"> Correspondingly, we need to find an optimal PR strategy: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71"/>
            <w:bookmarkStart w:id="7" w:name="_Ref9176964"/>
            <w:r>
              <w:rPr>
                <w:rFonts w:eastAsia="Yu Mincho"/>
                <w:lang w:eastAsia="ja-JP"/>
              </w:rPr>
              <w:t>(</w:t>
            </w:r>
            <w:fldSimple w:instr=" SEQ Equation \* ARABIC ">
              <w:r w:rsidR="008E26AA">
                <w:rPr>
                  <w:noProof/>
                </w:rPr>
                <w:t>14</w:t>
              </w:r>
            </w:fldSimple>
            <w:bookmarkEnd w:id="6"/>
            <w:r>
              <w:rPr>
                <w:rFonts w:eastAsia="Yu Mincho"/>
                <w:lang w:eastAsia="ja-JP"/>
              </w:rPr>
              <w:t>)</w:t>
            </w:r>
            <w:bookmarkEnd w:id="7"/>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5)</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13</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5</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745083" w:rsidP="009B5263">
      <w:pPr>
        <w:keepNext/>
        <w:jc w:val="center"/>
      </w:pPr>
      <w:r>
        <w:rPr>
          <w:noProof/>
        </w:rPr>
        <w:drawing>
          <wp:inline distT="0" distB="0" distL="0" distR="0" wp14:anchorId="77BA0C27" wp14:editId="0279A05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8"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774076">
        <w:rPr>
          <w:rFonts w:ascii="Times New Roman" w:hAnsi="Times New Roman" w:cs="Times New Roman"/>
          <w:noProof/>
          <w:sz w:val="24"/>
          <w:szCs w:val="24"/>
        </w:rPr>
        <w:t>4</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Theoretical relationship between user HDT and </w:t>
      </w:r>
      <w:r w:rsidR="00007C37">
        <w:rPr>
          <w:rFonts w:ascii="Times New Roman" w:hAnsi="Times New Roman" w:cs="Times New Roman"/>
          <w:sz w:val="24"/>
          <w:szCs w:val="24"/>
        </w:rPr>
        <w:t xml:space="preserve">average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w:t>
      </w:r>
      <w:r w:rsidR="00007C37" w:rsidRPr="00007C37">
        <w:rPr>
          <w:rFonts w:ascii="Times New Roman" w:hAnsi="Times New Roman" w:cs="Times New Roman"/>
          <w:sz w:val="24"/>
          <w:szCs w:val="24"/>
        </w:rPr>
        <w:t xml:space="preserve"> </w:t>
      </w:r>
      <w:r w:rsidR="00007C37">
        <w:rPr>
          <w:rFonts w:ascii="Times New Roman" w:hAnsi="Times New Roman" w:cs="Times New Roman"/>
          <w:sz w:val="24"/>
          <w:szCs w:val="24"/>
        </w:rPr>
        <w:t>average actual waiting time</w:t>
      </w:r>
      <w:r w:rsidR="00145636">
        <w:rPr>
          <w:rFonts w:ascii="Times New Roman" w:hAnsi="Times New Roman" w:cs="Times New Roman"/>
          <w:sz w:val="24"/>
          <w:szCs w:val="24"/>
        </w:rPr>
        <w:t>,</w:t>
      </w:r>
      <w:r>
        <w:rPr>
          <w:rFonts w:ascii="Times New Roman" w:hAnsi="Times New Roman" w:cs="Times New Roman"/>
          <w:sz w:val="24"/>
          <w:szCs w:val="24"/>
        </w:rPr>
        <w:t xml:space="preserve"> </w:t>
      </w:r>
      <w:r w:rsidR="00007C37">
        <w:rPr>
          <w:rFonts w:ascii="Times New Roman" w:hAnsi="Times New Roman" w:cs="Times New Roman"/>
          <w:sz w:val="24"/>
          <w:szCs w:val="24"/>
        </w:rPr>
        <w:t xml:space="preserve">and average </w:t>
      </w:r>
      <w:r>
        <w:rPr>
          <w:rFonts w:ascii="Times New Roman" w:hAnsi="Times New Roman" w:cs="Times New Roman"/>
          <w:sz w:val="24"/>
          <w:szCs w:val="24"/>
        </w:rPr>
        <w:t>risk.</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5C75B9"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6</w:t>
              </w:r>
            </w:fldSimple>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7</w:t>
              </w:r>
            </w:fldSimple>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5C75B9"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9" w:name="_Ref8589256"/>
            <w:r>
              <w:rPr>
                <w:rFonts w:eastAsia="Yu Mincho"/>
                <w:lang w:eastAsia="ja-JP"/>
              </w:rPr>
              <w:t>(</w:t>
            </w:r>
            <w:fldSimple w:instr=" SEQ Equation \* ARABIC ">
              <w:r w:rsidR="008E26AA">
                <w:rPr>
                  <w:noProof/>
                </w:rPr>
                <w:t>18</w:t>
              </w:r>
            </w:fldSimple>
            <w:bookmarkEnd w:id="9"/>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5C75B9"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9</w:t>
              </w:r>
            </w:fldSimple>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szCs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6A59CA" w:rsidRDefault="005F4609" w:rsidP="005F4609">
      <w:pPr>
        <w:pStyle w:val="IndentTimesNewRoman"/>
      </w:pPr>
      <w:r>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will calculate the performance for all buffers for optimization, then we will find the smallest waiting time and the </w:t>
      </w:r>
      <w:r w:rsidR="00331982">
        <w:t xml:space="preserve">corresponding </w:t>
      </w:r>
      <w:r>
        <w:t xml:space="preserve">buffer. If there are multiple </w:t>
      </w:r>
      <w:r w:rsidR="00331982">
        <w:t>options</w:t>
      </w:r>
      <w:r>
        <w:t>, designate the one with smaller buffer. After getting optimal buffers for every day and every trip and stop, we reduce all buffers into one day’s buffers by finding the maximum of the optimal buffers</w:t>
      </w:r>
      <w:r w:rsidR="008072C2">
        <w:t xml:space="preserve">. </w:t>
      </w:r>
      <w:r w:rsidR="00BD6928">
        <w:t xml:space="preserve">In this way, we guarantee the </w:t>
      </w:r>
      <w:r w:rsidR="00BD6928" w:rsidRPr="00BD6928">
        <w:t>optimality</w:t>
      </w:r>
      <w:r w:rsidR="00BD6928">
        <w:t xml:space="preserve"> of obtained buffers: first, obtained buffers in each day have the least waiting time; second, </w:t>
      </w:r>
      <w:r w:rsidR="00185FB9">
        <w:t>obtained buffers are the smallest one among the buffers with the least waiting time</w:t>
      </w:r>
      <w:r w:rsidR="008455D5">
        <w:t>;</w:t>
      </w:r>
      <w:r w:rsidR="00185FB9">
        <w:t xml:space="preserve"> third, </w:t>
      </w:r>
      <w:r w:rsidR="008455D5">
        <w:t>reduced buffers are the maximum buffer, which guarantees the synchronization for each day</w:t>
      </w:r>
      <w:r w:rsidR="005B16AD">
        <w:t xml:space="preserve"> when recalculating the performance</w:t>
      </w:r>
      <w:r w:rsidR="008455D5">
        <w:t>.</w:t>
      </w:r>
    </w:p>
    <w:p w:rsidR="006424EB" w:rsidRDefault="00742E7D" w:rsidP="006424EB">
      <w:pPr>
        <w:keepNext/>
        <w:jc w:val="center"/>
      </w:pPr>
      <w:r>
        <w:rPr>
          <w:rFonts w:ascii="Times New Roman" w:hAnsi="Times New Roman" w:cs="Times New Roman"/>
          <w:noProof/>
          <w:sz w:val="24"/>
          <w:szCs w:val="24"/>
        </w:rPr>
        <w:drawing>
          <wp:inline distT="0" distB="0" distL="0" distR="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rsidR="00AB41F9" w:rsidRPr="00A23D83" w:rsidRDefault="006424EB" w:rsidP="00034B01">
      <w:pPr>
        <w:pStyle w:val="IndentTimesNewRoman"/>
        <w:ind w:firstLine="0"/>
        <w:jc w:val="center"/>
      </w:pPr>
      <w:bookmarkStart w:id="10" w:name="_Ref10449618"/>
      <w:r>
        <w:t xml:space="preserve">Figure </w:t>
      </w:r>
      <w:fldSimple w:instr=" SEQ Figure \* ARABIC ">
        <w:r w:rsidR="00774076">
          <w:rPr>
            <w:noProof/>
          </w:rPr>
          <w:t>5</w:t>
        </w:r>
      </w:fldSimple>
      <w:bookmarkEnd w:id="10"/>
      <w:r>
        <w:t xml:space="preserve"> Flow chart of PR optimization </w:t>
      </w:r>
      <w:r w:rsidR="00F7205D">
        <w:t>algorithm</w:t>
      </w:r>
    </w:p>
    <w:p w:rsidR="003A66D7" w:rsidRDefault="0021563F" w:rsidP="003A66D7">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or the first step of the optimization process, the complexity is </w:t>
      </w:r>
      <m:oMath>
        <m:r>
          <w:rPr>
            <w:rFonts w:ascii="Cambria Math" w:hAnsi="Cambria Math" w:cs="Times New Roman"/>
            <w:sz w:val="24"/>
            <w:szCs w:val="24"/>
          </w:rPr>
          <m:t>O(b⋅d⋅t⋅s⋅w⋅n)</m:t>
        </m:r>
      </m:oMath>
      <w:r w:rsidR="007A00D0">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w:t>
      </w:r>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w:r w:rsidR="005D0F83">
        <w:rPr>
          <w:rFonts w:ascii="Times New Roman" w:hAnsi="Times New Roman" w:cs="Times New Roman"/>
          <w:sz w:val="24"/>
          <w:szCs w:val="24"/>
        </w:rPr>
        <w:t>polynomial</w:t>
      </w:r>
      <w:r w:rsidR="00123E0A">
        <w:rPr>
          <w:rFonts w:ascii="Times New Roman" w:hAnsi="Times New Roman" w:cs="Times New Roman"/>
          <w:sz w:val="24"/>
          <w:szCs w:val="24"/>
        </w:rPr>
        <w:t xml:space="preserve"> </w:t>
      </w:r>
      <w:r w:rsidR="00A917B9">
        <w:rPr>
          <w:rFonts w:ascii="Times New Roman" w:hAnsi="Times New Roman" w:cs="Times New Roman"/>
          <w:sz w:val="24"/>
          <w:szCs w:val="24"/>
        </w:rPr>
        <w:t>and</w:t>
      </w:r>
      <w:r w:rsidR="00123E0A">
        <w:rPr>
          <w:rFonts w:ascii="Times New Roman" w:hAnsi="Times New Roman" w:cs="Times New Roman"/>
          <w:sz w:val="24"/>
          <w:szCs w:val="24"/>
        </w:rPr>
        <w:t xml:space="preserve">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3A66D7">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w:t>
      </w:r>
      <w:r w:rsidR="002C3D09">
        <w:rPr>
          <w:rFonts w:ascii="Times New Roman" w:hAnsi="Times New Roman" w:cs="Times New Roman"/>
          <w:sz w:val="24"/>
          <w:szCs w:val="24"/>
        </w:rPr>
        <w:t xml:space="preserve">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sidR="003A66D7">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hich will have a different IB for each day, each trip, each stop, and each walking time. </w:t>
      </w:r>
      <w:r w:rsidR="007B6E6A">
        <w:rPr>
          <w:rFonts w:ascii="Times New Roman" w:hAnsi="Times New Roman" w:cs="Times New Roman"/>
          <w:sz w:val="24"/>
          <w:szCs w:val="24"/>
        </w:rPr>
        <w:t>In practical, to reduce computation load, we calculated the AWT for every stop on COTA bus route No. 2 for different IB, from 0 to 300 seconds with interval of 10 seconds. We also parallelize</w:t>
      </w:r>
      <w:r w:rsidR="00A917B9">
        <w:rPr>
          <w:rFonts w:ascii="Times New Roman" w:hAnsi="Times New Roman" w:cs="Times New Roman"/>
          <w:sz w:val="24"/>
          <w:szCs w:val="24"/>
        </w:rPr>
        <w:t>d</w:t>
      </w:r>
      <w:r w:rsidR="007B6E6A">
        <w:rPr>
          <w:rFonts w:ascii="Times New Roman" w:hAnsi="Times New Roman" w:cs="Times New Roman"/>
          <w:sz w:val="24"/>
          <w:szCs w:val="24"/>
        </w:rPr>
        <w:t xml:space="preserve"> the outmost loop</w:t>
      </w:r>
      <w:r w:rsidR="00523C24">
        <w:rPr>
          <w:rFonts w:ascii="Times New Roman" w:hAnsi="Times New Roman" w:cs="Times New Roman"/>
          <w:sz w:val="24"/>
          <w:szCs w:val="24"/>
        </w:rPr>
        <w:t xml:space="preserve"> to improve computation performance</w:t>
      </w:r>
      <w:r w:rsidR="007B6E6A">
        <w:rPr>
          <w:rFonts w:ascii="Times New Roman" w:hAnsi="Times New Roman" w:cs="Times New Roman"/>
          <w:sz w:val="24"/>
          <w:szCs w:val="24"/>
        </w:rPr>
        <w:t>.</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20</w:t>
              </w:r>
            </w:fldSimple>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Analysis</w:t>
      </w:r>
    </w:p>
    <w:p w:rsidR="00C86189" w:rsidRDefault="00C86189" w:rsidP="00C86189">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w:t>
      </w:r>
      <w:r w:rsidRPr="00C86189">
        <w:rPr>
          <w:rFonts w:ascii="Times New Roman" w:hAnsi="Times New Roman" w:cs="Times New Roman"/>
          <w:sz w:val="24"/>
          <w:szCs w:val="24"/>
        </w:rPr>
        <w:t xml:space="preserve">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w:instrText>
      </w:r>
      <w:r w:rsidR="007E5FB4">
        <w:rPr>
          <w:rFonts w:ascii="Times New Roman" w:hAnsi="Times New Roman" w:cs="Times New Roman"/>
          <w:sz w:val="24"/>
          <w:szCs w:val="24"/>
        </w:rPr>
      </w:r>
      <w:r w:rsidR="007E5FB4">
        <w:rPr>
          <w:rFonts w:ascii="Times New Roman" w:hAnsi="Times New Roman" w:cs="Times New Roman"/>
          <w:sz w:val="24"/>
          <w:szCs w:val="24"/>
        </w:rPr>
        <w:instrText xml:space="preserve"> \* MERGEFORMAT </w:instrText>
      </w:r>
      <w:r w:rsidR="007E5FB4">
        <w:rPr>
          <w:rFonts w:ascii="Times New Roman" w:hAnsi="Times New Roman" w:cs="Times New Roman"/>
          <w:sz w:val="24"/>
          <w:szCs w:val="24"/>
        </w:rPr>
        <w:fldChar w:fldCharType="separate"/>
      </w:r>
      <w:r w:rsidR="007E5FB4" w:rsidRPr="007E5FB4">
        <w:rPr>
          <w:rFonts w:ascii="Times New Roman" w:hAnsi="Times New Roman" w:cs="Times New Roman"/>
          <w:sz w:val="24"/>
          <w:szCs w:val="24"/>
        </w:rPr>
        <w:t>Figure 8</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w:instrText>
      </w:r>
      <w:r>
        <w:rPr>
          <w:rFonts w:ascii="Times New Roman" w:hAnsi="Times New Roman" w:cs="Times New Roman"/>
          <w:sz w:val="24"/>
          <w:szCs w:val="24"/>
        </w:rPr>
      </w:r>
      <w:r>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w:t>
      </w:r>
      <w:r>
        <w:rPr>
          <w:rFonts w:ascii="Times New Roman" w:hAnsi="Times New Roman" w:cs="Times New Roman"/>
          <w:sz w:val="24"/>
          <w:szCs w:val="24"/>
        </w:rPr>
        <w:t>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w:instrText>
      </w:r>
      <w:r>
        <w:rPr>
          <w:rFonts w:ascii="Times New Roman" w:hAnsi="Times New Roman" w:cs="Times New Roman"/>
          <w:sz w:val="24"/>
          <w:szCs w:val="24"/>
        </w:rPr>
      </w:r>
      <w:r>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Pr="00C86189">
        <w:rPr>
          <w:rFonts w:ascii="Times New Roman" w:hAnsi="Times New Roman" w:cs="Times New Roman"/>
          <w:sz w:val="24"/>
          <w:szCs w:val="24"/>
        </w:rPr>
        <w:t>Figure 8</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rsidR="00C86189" w:rsidRPr="00C86189" w:rsidRDefault="00C86189" w:rsidP="00C86189">
      <w:pPr>
        <w:spacing w:line="256" w:lineRule="auto"/>
        <w:rPr>
          <w:rFonts w:ascii="Times New Roman" w:hAnsi="Times New Roman" w:cs="Times New Roman"/>
          <w:sz w:val="24"/>
          <w:szCs w:val="24"/>
        </w:rPr>
      </w:pPr>
    </w:p>
    <w:p w:rsidR="00002743" w:rsidRDefault="00002743" w:rsidP="00002743">
      <w:pPr>
        <w:pStyle w:val="Italic"/>
        <w:numPr>
          <w:ilvl w:val="1"/>
          <w:numId w:val="7"/>
        </w:numPr>
        <w:rPr>
          <w:i w:val="0"/>
        </w:rPr>
      </w:pPr>
      <w:r>
        <w:rPr>
          <w:i w:val="0"/>
        </w:rPr>
        <w:t xml:space="preserve">The </w:t>
      </w:r>
      <w:r w:rsidR="00386AD4">
        <w:rPr>
          <w:i w:val="0"/>
        </w:rPr>
        <w:t>parameters</w:t>
      </w:r>
      <w:r>
        <w:rPr>
          <w:i w:val="0"/>
        </w:rPr>
        <w:t xml:space="preserve"> of Prudent Relaxation</w:t>
      </w:r>
      <w:r w:rsidR="00DF2089">
        <w:rPr>
          <w:i w:val="0"/>
        </w:rPr>
        <w:t xml:space="preserve"> optimal</w:t>
      </w:r>
      <w:r>
        <w:rPr>
          <w:i w:val="0"/>
        </w:rPr>
        <w:t xml:space="preserve"> </w:t>
      </w:r>
      <w:r w:rsidR="006E6DBC">
        <w:rPr>
          <w:i w:val="0"/>
        </w:rPr>
        <w:t>TPS</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imal insurance buffer (IB) for P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AC67D8" w:rsidRPr="00AC67D8">
        <w:rPr>
          <w:rStyle w:val="TimesNewRomanChar"/>
          <w:i w:val="0"/>
        </w:rPr>
        <w:t>Figure 5</w:t>
      </w:r>
      <w:r w:rsidR="00C465D9" w:rsidRPr="00F223EB">
        <w:rPr>
          <w:rStyle w:val="TimesNewRomanChar"/>
          <w:i w:val="0"/>
        </w:rPr>
        <w:fldChar w:fldCharType="end"/>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155A0D" w:rsidRDefault="00155A0D" w:rsidP="005238B9">
      <w:pPr>
        <w:pStyle w:val="IndentTimesNewRoman"/>
      </w:pPr>
      <w:r w:rsidRPr="005238B9">
        <w:rPr>
          <w:rStyle w:val="TimesNewRomanChar"/>
        </w:rPr>
        <w:t xml:space="preserve">Noticeably, there are two significant low clusters near the </w:t>
      </w:r>
      <w:r w:rsidR="00981781">
        <w:rPr>
          <w:rStyle w:val="TimesNewRomanChar"/>
        </w:rPr>
        <w:t xml:space="preserve">two </w:t>
      </w:r>
      <w:r w:rsidRPr="005238B9">
        <w:rPr>
          <w:rStyle w:val="TimesNewRomanChar"/>
        </w:rPr>
        <w:t>originating stop</w:t>
      </w:r>
      <w:r w:rsidR="00981781">
        <w:rPr>
          <w:rStyle w:val="TimesNewRomanChar"/>
        </w:rPr>
        <w:t>s</w:t>
      </w:r>
      <w:r w:rsidR="0074458E" w:rsidRPr="005238B9">
        <w:rPr>
          <w:rStyle w:val="TimesNewRomanChar"/>
        </w:rPr>
        <w:t xml:space="preserve"> (red circled</w:t>
      </w:r>
      <w:r w:rsidR="00981781">
        <w:rPr>
          <w:rStyle w:val="TimesNewRomanChar"/>
        </w:rPr>
        <w:t xml:space="preserve"> and </w:t>
      </w:r>
      <w:r w:rsidR="0074458E" w:rsidRPr="005238B9">
        <w:rPr>
          <w:rStyle w:val="TimesNewRomanChar"/>
        </w:rPr>
        <w:t>blue circled)</w:t>
      </w:r>
      <w:r w:rsidR="00981781">
        <w:rPr>
          <w:rStyle w:val="TimesNewRomanChar"/>
        </w:rPr>
        <w:t xml:space="preserve"> in the standard and frequent No.2 bus schedule</w:t>
      </w:r>
      <w:r w:rsidR="0058274E" w:rsidRPr="005238B9">
        <w:rPr>
          <w:rStyle w:val="TimesNewRomanChar"/>
        </w:rPr>
        <w:t xml:space="preserve">. </w:t>
      </w:r>
      <w:r w:rsidR="00092308" w:rsidRPr="005238B9">
        <w:rPr>
          <w:rStyle w:val="TimesNewRomanChar"/>
        </w:rPr>
        <w:fldChar w:fldCharType="begin"/>
      </w:r>
      <w:r w:rsidR="00092308" w:rsidRPr="005238B9">
        <w:rPr>
          <w:rStyle w:val="TimesNewRomanChar"/>
        </w:rPr>
        <w:instrText xml:space="preserve"> REF _Ref8587706 \h </w:instrText>
      </w:r>
      <w:r w:rsidR="005238B9" w:rsidRPr="005238B9">
        <w:rPr>
          <w:rStyle w:val="TimesNewRomanChar"/>
        </w:rPr>
        <w:instrText xml:space="preserve"> \* MERGEFORMAT </w:instrText>
      </w:r>
      <w:r w:rsidR="00092308" w:rsidRPr="005238B9">
        <w:rPr>
          <w:rStyle w:val="TimesNewRomanChar"/>
        </w:rPr>
      </w:r>
      <w:r w:rsidR="00092308" w:rsidRPr="005238B9">
        <w:rPr>
          <w:rStyle w:val="TimesNewRomanChar"/>
        </w:rPr>
        <w:fldChar w:fldCharType="separate"/>
      </w:r>
      <w:r w:rsidR="00AC67D8" w:rsidRPr="00AC67D8">
        <w:rPr>
          <w:rStyle w:val="TimesNewRomanChar"/>
        </w:rPr>
        <w:t>Figure 6</w:t>
      </w:r>
      <w:r w:rsidR="00092308" w:rsidRPr="005238B9">
        <w:rPr>
          <w:rStyle w:val="TimesNewRomanChar"/>
        </w:rPr>
        <w:fldChar w:fldCharType="end"/>
      </w:r>
      <w:r w:rsidR="00092308" w:rsidRPr="005238B9">
        <w:rPr>
          <w:rStyle w:val="TimesNewRomanChar"/>
        </w:rPr>
        <w:t xml:space="preserve"> shows </w:t>
      </w:r>
      <w:r w:rsidR="00092308" w:rsidRPr="005238B9">
        <w:t xml:space="preserve">the miss risk for the PR optimal strategy, and </w:t>
      </w:r>
      <w:r w:rsidR="005E1255">
        <w:t>it shows an unnatural high risk for PR optimal strategy.</w:t>
      </w:r>
      <w:r w:rsidR="00C4778C">
        <w:t xml:space="preserve"> This indicates that even if users adopt the </w:t>
      </w:r>
      <w:r w:rsidR="005E181A">
        <w:t>optimal</w:t>
      </w:r>
      <w:r w:rsidR="00C4778C">
        <w:t xml:space="preserve"> IB from 0 to 300</w:t>
      </w:r>
      <w:r w:rsidR="00426E17">
        <w:t xml:space="preserve"> seconds</w:t>
      </w:r>
      <w:r w:rsidR="00C4778C">
        <w:t xml:space="preserve"> with</w:t>
      </w:r>
      <w:r w:rsidR="00981781">
        <w:t xml:space="preserve"> the</w:t>
      </w:r>
      <w:r w:rsidR="00C4778C">
        <w:t xml:space="preserve"> shortest waiting time, they still have a high risk of missing a bus.</w:t>
      </w:r>
      <w:r w:rsidR="005D1A18">
        <w:t xml:space="preserve"> The</w:t>
      </w:r>
      <w:r w:rsidR="005E181A">
        <w:t xml:space="preserve"> actual</w:t>
      </w:r>
      <w:r w:rsidR="005D1A18">
        <w:t xml:space="preserve"> </w:t>
      </w:r>
      <w:r w:rsidR="005E181A">
        <w:t>optimal</w:t>
      </w:r>
      <w:r w:rsidR="005D1A18">
        <w:t xml:space="preserve"> IB exceeds the limit of 300 seconds in the optimization process.</w:t>
      </w:r>
      <w:r w:rsidR="007C5108">
        <w:t xml:space="preserve"> Thus, for IB between 0 and 300</w:t>
      </w:r>
      <w:r w:rsidR="00426E17">
        <w:t xml:space="preserve"> seconds</w:t>
      </w:r>
      <w:r w:rsidR="007C5108">
        <w:t>, it will not help users to save time and they will need even larger IB.</w:t>
      </w:r>
    </w:p>
    <w:p w:rsidR="002119FA" w:rsidRPr="005238B9" w:rsidRDefault="002119FA" w:rsidP="005238B9">
      <w:pPr>
        <w:pStyle w:val="IndentTimesNewRoman"/>
      </w:pPr>
      <w:r w:rsidRPr="00B42EA3">
        <w:rPr>
          <w:highlight w:val="yellow"/>
        </w:rPr>
        <w:t xml:space="preserve">For destination stop (blue circled) in the suburban area, traffic’s impact on the performance is less, </w:t>
      </w:r>
      <w:r w:rsidR="00D06C39" w:rsidRPr="00B42EA3">
        <w:rPr>
          <w:highlight w:val="yellow"/>
        </w:rPr>
        <w:t>thus</w:t>
      </w:r>
      <w:r w:rsidRPr="00B42EA3">
        <w:rPr>
          <w:highlight w:val="yellow"/>
        </w:rPr>
        <w:t xml:space="preserve"> buses </w:t>
      </w:r>
      <w:r w:rsidR="00D06C39" w:rsidRPr="00B42EA3">
        <w:rPr>
          <w:highlight w:val="yellow"/>
        </w:rPr>
        <w:t>are usually more punctual</w:t>
      </w:r>
      <w:r w:rsidR="007655C4" w:rsidRPr="00B42EA3">
        <w:rPr>
          <w:highlight w:val="yellow"/>
        </w:rPr>
        <w:t xml:space="preserve"> and stable and they have less delay to reclaim</w:t>
      </w:r>
      <w:r w:rsidR="00D06C39" w:rsidRPr="00B42EA3">
        <w:rPr>
          <w:highlight w:val="yellow"/>
        </w:rPr>
        <w:t>. Therefore, the IB is less</w:t>
      </w:r>
      <w:r w:rsidR="007655C4" w:rsidRPr="00B42EA3">
        <w:rPr>
          <w:highlight w:val="yellow"/>
        </w:rPr>
        <w:t xml:space="preserve"> and people will </w:t>
      </w:r>
      <w:r w:rsidR="003E4A16" w:rsidRPr="00B42EA3">
        <w:rPr>
          <w:highlight w:val="yellow"/>
        </w:rPr>
        <w:t xml:space="preserve">be less vulnerable to miss risk. </w:t>
      </w:r>
      <w:r w:rsidR="003E4A16" w:rsidRPr="00B42EA3">
        <w:rPr>
          <w:rStyle w:val="TimesNewRomanChar"/>
          <w:highlight w:val="yellow"/>
        </w:rPr>
        <w:fldChar w:fldCharType="begin"/>
      </w:r>
      <w:r w:rsidR="003E4A16" w:rsidRPr="00B42EA3">
        <w:rPr>
          <w:rStyle w:val="TimesNewRomanChar"/>
          <w:highlight w:val="yellow"/>
        </w:rPr>
        <w:instrText xml:space="preserve"> REF _Ref8587706 \h  \* MERGEFORMAT </w:instrText>
      </w:r>
      <w:r w:rsidR="003E4A16" w:rsidRPr="00B42EA3">
        <w:rPr>
          <w:rStyle w:val="TimesNewRomanChar"/>
          <w:highlight w:val="yellow"/>
        </w:rPr>
      </w:r>
      <w:r w:rsidR="003E4A16" w:rsidRPr="00B42EA3">
        <w:rPr>
          <w:rStyle w:val="TimesNewRomanChar"/>
          <w:highlight w:val="yellow"/>
        </w:rPr>
        <w:fldChar w:fldCharType="separate"/>
      </w:r>
      <w:r w:rsidR="00AC67D8" w:rsidRPr="00B42EA3">
        <w:rPr>
          <w:rStyle w:val="TimesNewRomanChar"/>
          <w:highlight w:val="yellow"/>
        </w:rPr>
        <w:t>Figure 6</w:t>
      </w:r>
      <w:r w:rsidR="003E4A16" w:rsidRPr="00B42EA3">
        <w:rPr>
          <w:rStyle w:val="TimesNewRomanChar"/>
          <w:highlight w:val="yellow"/>
        </w:rPr>
        <w:fldChar w:fldCharType="end"/>
      </w:r>
      <w:r w:rsidR="003E4A16" w:rsidRPr="00B42EA3">
        <w:rPr>
          <w:rStyle w:val="TimesNewRomanChar"/>
          <w:highlight w:val="yellow"/>
        </w:rPr>
        <w:t xml:space="preserve"> also shows</w:t>
      </w:r>
      <w:r w:rsidR="001C6EAF" w:rsidRPr="00B42EA3">
        <w:rPr>
          <w:rStyle w:val="TimesNewRomanChar"/>
          <w:highlight w:val="yellow"/>
        </w:rPr>
        <w:t xml:space="preserve"> </w:t>
      </w:r>
      <w:r w:rsidR="009E45D3" w:rsidRPr="00B42EA3">
        <w:rPr>
          <w:rStyle w:val="TimesNewRomanChar"/>
          <w:highlight w:val="yellow"/>
        </w:rPr>
        <w:t xml:space="preserve">the </w:t>
      </w:r>
      <w:r w:rsidR="001C6EAF" w:rsidRPr="00B42EA3">
        <w:rPr>
          <w:rStyle w:val="TimesNewRomanChar"/>
          <w:highlight w:val="yellow"/>
        </w:rPr>
        <w:t>miss risks of</w:t>
      </w:r>
      <w:r w:rsidR="003E4A16" w:rsidRPr="00B42EA3">
        <w:rPr>
          <w:rStyle w:val="TimesNewRomanChar"/>
          <w:highlight w:val="yellow"/>
        </w:rPr>
        <w:t xml:space="preserve"> the</w:t>
      </w:r>
      <w:r w:rsidR="001C6EAF" w:rsidRPr="00B42EA3">
        <w:rPr>
          <w:rStyle w:val="TimesNewRomanChar"/>
          <w:highlight w:val="yellow"/>
        </w:rPr>
        <w:t xml:space="preserve"> stops near destination</w:t>
      </w:r>
      <w:r w:rsidR="003E4A16" w:rsidRPr="00B42EA3">
        <w:rPr>
          <w:rStyle w:val="TimesNewRomanChar"/>
          <w:highlight w:val="yellow"/>
        </w:rPr>
        <w:t xml:space="preserve"> for PR optimal strategy is </w:t>
      </w:r>
      <w:r w:rsidR="00D03FD5" w:rsidRPr="00B42EA3">
        <w:rPr>
          <w:rStyle w:val="TimesNewRomanChar"/>
          <w:highlight w:val="yellow"/>
        </w:rPr>
        <w:t>the lowest</w:t>
      </w:r>
      <w:r w:rsidR="003E4A16" w:rsidRPr="00B42EA3">
        <w:rPr>
          <w:rStyle w:val="TimesNewRomanChar"/>
          <w:highlight w:val="yellow"/>
        </w:rPr>
        <w:t xml:space="preserve"> </w:t>
      </w:r>
      <w:r w:rsidR="00CF5E02" w:rsidRPr="00B42EA3">
        <w:rPr>
          <w:rStyle w:val="TimesNewRomanChar"/>
          <w:highlight w:val="yellow"/>
        </w:rPr>
        <w:t>among</w:t>
      </w:r>
      <w:r w:rsidR="003E4A16" w:rsidRPr="00B42EA3">
        <w:rPr>
          <w:rStyle w:val="TimesNewRomanChar"/>
          <w:highlight w:val="yellow"/>
        </w:rPr>
        <w:t xml:space="preserve"> all stop</w:t>
      </w:r>
      <w:r w:rsidR="004B14B9" w:rsidRPr="00B42EA3">
        <w:rPr>
          <w:rStyle w:val="TimesNewRomanChar"/>
          <w:highlight w:val="yellow"/>
        </w:rPr>
        <w:t>s</w:t>
      </w:r>
      <w:r w:rsidR="003E4A16" w:rsidRPr="00B42EA3">
        <w:rPr>
          <w:rStyle w:val="TimesNewRomanChar"/>
          <w:highlight w:val="yellow"/>
        </w:rPr>
        <w:t>.</w:t>
      </w:r>
    </w:p>
    <w:p w:rsidR="009506BF" w:rsidRDefault="004F7F46" w:rsidP="009506BF">
      <w:pPr>
        <w:keepNext/>
        <w:spacing w:line="256" w:lineRule="auto"/>
      </w:pPr>
      <w:r>
        <w:rPr>
          <w:noProof/>
        </w:rPr>
        <w:lastRenderedPageBreak/>
        <w:drawing>
          <wp:inline distT="0" distB="0" distL="0" distR="0" wp14:anchorId="077D7033" wp14:editId="7246120B">
            <wp:extent cx="5939790" cy="429260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790" cy="4292600"/>
                    </a:xfrm>
                    <a:prstGeom prst="rect">
                      <a:avLst/>
                    </a:prstGeom>
                    <a:noFill/>
                    <a:ln>
                      <a:noFill/>
                    </a:ln>
                  </pic:spPr>
                </pic:pic>
              </a:graphicData>
            </a:graphic>
          </wp:inline>
        </w:drawing>
      </w:r>
    </w:p>
    <w:p w:rsidR="004430FF" w:rsidRDefault="009506BF" w:rsidP="007C65AE">
      <w:pPr>
        <w:pStyle w:val="TimesNewRoman"/>
        <w:jc w:val="center"/>
      </w:pPr>
      <w:bookmarkStart w:id="11" w:name="_Ref8585011"/>
      <w:r>
        <w:t xml:space="preserve">Figure </w:t>
      </w:r>
      <w:fldSimple w:instr=" SEQ Figure \* ARABIC ">
        <w:r w:rsidR="00774076">
          <w:rPr>
            <w:noProof/>
          </w:rPr>
          <w:t>6</w:t>
        </w:r>
      </w:fldSimple>
      <w:bookmarkEnd w:id="11"/>
      <w:r>
        <w:t xml:space="preserve"> </w:t>
      </w:r>
      <w:r w:rsidR="00C364A5">
        <w:t xml:space="preserve">PR </w:t>
      </w:r>
      <w:r w:rsidR="000D735B">
        <w:t>optimal’s</w:t>
      </w:r>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rsidR="004430FF" w:rsidRDefault="004430FF" w:rsidP="001E77C1">
      <w:pPr>
        <w:spacing w:line="256" w:lineRule="auto"/>
        <w:rPr>
          <w:rFonts w:ascii="Times New Roman" w:hAnsi="Times New Roman" w:cs="Times New Roman"/>
          <w:sz w:val="24"/>
          <w:szCs w:val="24"/>
        </w:rPr>
      </w:pPr>
    </w:p>
    <w:p w:rsidR="00320B30" w:rsidRDefault="004F7F46" w:rsidP="00320B30">
      <w:pPr>
        <w:keepNext/>
        <w:spacing w:line="256" w:lineRule="auto"/>
      </w:pPr>
      <w:r>
        <w:rPr>
          <w:rFonts w:ascii="Times New Roman" w:hAnsi="Times New Roman" w:cs="Times New Roman"/>
          <w:noProof/>
          <w:sz w:val="24"/>
          <w:szCs w:val="24"/>
        </w:rPr>
        <w:lastRenderedPageBreak/>
        <w:drawing>
          <wp:inline distT="0" distB="0" distL="0" distR="0">
            <wp:extent cx="5939790" cy="429260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4292600"/>
                    </a:xfrm>
                    <a:prstGeom prst="rect">
                      <a:avLst/>
                    </a:prstGeom>
                    <a:noFill/>
                    <a:ln>
                      <a:noFill/>
                    </a:ln>
                  </pic:spPr>
                </pic:pic>
              </a:graphicData>
            </a:graphic>
          </wp:inline>
        </w:drawing>
      </w:r>
    </w:p>
    <w:p w:rsidR="001B0B17" w:rsidRDefault="00320B30" w:rsidP="001B0B17">
      <w:pPr>
        <w:pStyle w:val="TimesNewRoman"/>
        <w:jc w:val="center"/>
      </w:pPr>
      <w:bookmarkStart w:id="12" w:name="_Ref8587706"/>
      <w:r>
        <w:t xml:space="preserve">Figure </w:t>
      </w:r>
      <w:fldSimple w:instr=" SEQ Figure \* ARABIC ">
        <w:r w:rsidR="00774076">
          <w:rPr>
            <w:noProof/>
          </w:rPr>
          <w:t>7</w:t>
        </w:r>
      </w:fldSimple>
      <w:bookmarkEnd w:id="12"/>
      <w:r>
        <w:t xml:space="preserve"> PR optimal</w:t>
      </w:r>
      <w:r w:rsidR="001C2A40">
        <w:t xml:space="preserve">’s </w:t>
      </w:r>
      <w:r w:rsidR="004F7F46">
        <w:t xml:space="preserve">average </w:t>
      </w:r>
      <w:r w:rsidR="001C2A40">
        <w:t>miss risk</w:t>
      </w:r>
      <w:r w:rsidR="001B0B17" w:rsidRPr="001B0B17">
        <w:t xml:space="preserve"> </w:t>
      </w:r>
      <w:r w:rsidR="001B0B17">
        <w:t>for each stop and walking time in COTA bus route No. 2 from Southeast</w:t>
      </w:r>
      <w:r w:rsidR="004F7F46">
        <w:t xml:space="preserve"> to Northwest</w:t>
      </w:r>
      <w:r w:rsidR="00112C02">
        <w:t xml:space="preserve"> in 2018</w:t>
      </w:r>
      <w:r w:rsidR="001B0B17">
        <w:t>.</w:t>
      </w:r>
    </w:p>
    <w:p w:rsidR="00320B30" w:rsidRDefault="00320B30" w:rsidP="00535B25">
      <w:pPr>
        <w:pStyle w:val="TimesNewRoman"/>
      </w:pPr>
    </w:p>
    <w:p w:rsidR="00535B25" w:rsidRDefault="00535B25" w:rsidP="00535B25">
      <w:pPr>
        <w:pStyle w:val="TimesNewRoman"/>
        <w:numPr>
          <w:ilvl w:val="1"/>
          <w:numId w:val="7"/>
        </w:numPr>
      </w:pPr>
      <w:r>
        <w:t xml:space="preserve">PR optimal’s </w:t>
      </w:r>
      <w:r w:rsidR="00C65180">
        <w:t>optimality</w:t>
      </w:r>
    </w:p>
    <w:p w:rsidR="00453923" w:rsidRDefault="0073243D" w:rsidP="008E6BBB">
      <w:pPr>
        <w:pStyle w:val="IndentTimesNewRoman"/>
        <w:ind w:firstLine="0"/>
      </w:pPr>
      <w:r>
        <w:t xml:space="preserve">We </w:t>
      </w:r>
      <w:r w:rsidR="001B05E5">
        <w:t>moreover</w:t>
      </w:r>
      <w:r>
        <w:t xml:space="preserve"> calculate</w:t>
      </w:r>
      <w:r w:rsidR="001B05E5">
        <w:t>d</w:t>
      </w:r>
      <w:r>
        <w:t xml:space="preserve"> the waiting time</w:t>
      </w:r>
      <w:r w:rsidR="00B42EA3">
        <w:t xml:space="preserve"> of PR optimal and waiting time</w:t>
      </w:r>
      <w:r>
        <w:t xml:space="preserve"> difference</w:t>
      </w:r>
      <w:r w:rsidR="00CF3A2C">
        <w:t xml:space="preserve"> </w:t>
      </w:r>
      <w:r w:rsidR="00B42EA3" w:rsidRPr="00745341">
        <w:t xml:space="preserve">between PR optimal and </w:t>
      </w:r>
      <w:r w:rsidR="008E6BBB">
        <w:t>other TPSs</w:t>
      </w:r>
      <w:r w:rsidR="00B42EA3" w:rsidRPr="00745341">
        <w:t xml:space="preserve"> </w:t>
      </w:r>
      <w:r w:rsidR="00CF3A2C" w:rsidRPr="00745341">
        <w:t>for walking time from 0 to 10 minute</w:t>
      </w:r>
      <w:r w:rsidR="00B42EA3" w:rsidRPr="00745341">
        <w:t>s</w:t>
      </w:r>
      <w:r w:rsidR="00D73472" w:rsidRPr="00745341">
        <w:t>.</w:t>
      </w:r>
    </w:p>
    <w:p w:rsidR="00BF00D5" w:rsidRDefault="00BF00D5" w:rsidP="008E6BBB">
      <w:pPr>
        <w:pStyle w:val="IndentTimesNewRoman"/>
        <w:ind w:firstLine="0"/>
      </w:pPr>
      <w:r>
        <w:t>[PR optimal’s waiting time]</w:t>
      </w:r>
    </w:p>
    <w:p w:rsidR="000F1573" w:rsidRDefault="00BF00D5" w:rsidP="008E6BBB">
      <w:pPr>
        <w:pStyle w:val="IndentTimesNewRoman"/>
        <w:ind w:firstLine="0"/>
      </w:pPr>
      <w:r>
        <w:fldChar w:fldCharType="begin"/>
      </w:r>
      <w:r>
        <w:instrText xml:space="preserve"> REF _Ref10476662 \h </w:instrText>
      </w:r>
      <w:r>
        <w:fldChar w:fldCharType="separate"/>
      </w:r>
      <w:r>
        <w:t>Figure 8</w:t>
      </w:r>
      <w:r>
        <w:fldChar w:fldCharType="end"/>
      </w:r>
      <w:r>
        <w:t xml:space="preserve"> shows the average waiting time on COTA bus route No.2 from </w:t>
      </w:r>
      <w:r>
        <w:t>Southeast to Northwest</w:t>
      </w:r>
      <w:r w:rsidRPr="00745341">
        <w:t>.</w:t>
      </w:r>
      <w:r w:rsidR="005D1A18">
        <w:t xml:space="preserve"> </w:t>
      </w:r>
      <w:r w:rsidR="00D81E2B">
        <w:t xml:space="preserve">Because </w:t>
      </w:r>
      <w:r w:rsidR="00FD7856">
        <w:t xml:space="preserve">the </w:t>
      </w:r>
      <w:r w:rsidR="009A559A">
        <w:t xml:space="preserve">actual optimal buffer exceeds the limits of 300 seconds in the optimization process, </w:t>
      </w:r>
      <w:r w:rsidR="00FD7856">
        <w:t xml:space="preserve">near the </w:t>
      </w:r>
      <w:r w:rsidR="00117DB1">
        <w:t xml:space="preserve">standard </w:t>
      </w:r>
      <w:r w:rsidR="00FD7856">
        <w:t>originating stop</w:t>
      </w:r>
      <w:r w:rsidR="00117DB1">
        <w:t xml:space="preserve"> (red circled)</w:t>
      </w:r>
      <w:r w:rsidR="00FD7856">
        <w:t>, there are a significant high waiting time cluster. Besides the high miss risk</w:t>
      </w:r>
      <w:r w:rsidR="00117DB1">
        <w:t xml:space="preserve"> observed in </w:t>
      </w:r>
      <w:r w:rsidR="00117DB1">
        <w:fldChar w:fldCharType="begin"/>
      </w:r>
      <w:r w:rsidR="00117DB1">
        <w:instrText xml:space="preserve"> REF _Ref8587706 \h </w:instrText>
      </w:r>
      <w:r w:rsidR="00117DB1">
        <w:fldChar w:fldCharType="separate"/>
      </w:r>
      <w:r w:rsidR="00117DB1">
        <w:t xml:space="preserve">Figure </w:t>
      </w:r>
      <w:r w:rsidR="00117DB1">
        <w:rPr>
          <w:noProof/>
        </w:rPr>
        <w:t>7</w:t>
      </w:r>
      <w:r w:rsidR="00117DB1">
        <w:fldChar w:fldCharType="end"/>
      </w:r>
      <w:r w:rsidR="00FD7856">
        <w:t xml:space="preserve">, the headway in these stops are larger in the bus schedule. Thus, the </w:t>
      </w:r>
      <w:r w:rsidR="00117DB1">
        <w:t>standard originating stop have almost twice larger waiting time than the frequent originating stop (blue circled).</w:t>
      </w:r>
      <w:r w:rsidR="004A24B7">
        <w:t xml:space="preserve"> O</w:t>
      </w:r>
      <w:r w:rsidR="00A229FB">
        <w:t>n the contrary, the stops near the destination stop have significantly low waiting time.</w:t>
      </w:r>
      <w:r w:rsidR="004A24B7">
        <w:t xml:space="preserve"> </w:t>
      </w:r>
      <w:r w:rsidR="000F1573">
        <w:fldChar w:fldCharType="begin"/>
      </w:r>
      <w:r w:rsidR="000F1573">
        <w:instrText xml:space="preserve"> REF _Ref10476662 \h </w:instrText>
      </w:r>
      <w:r w:rsidR="000F1573">
        <w:fldChar w:fldCharType="separate"/>
      </w:r>
      <w:r w:rsidR="000F1573">
        <w:t>Figure 8</w:t>
      </w:r>
      <w:r w:rsidR="000F1573">
        <w:fldChar w:fldCharType="end"/>
      </w:r>
      <w:r w:rsidR="000F1573">
        <w:t xml:space="preserve"> is also the waiting time difference between PR optimal and </w:t>
      </w:r>
      <w:r w:rsidR="00FA2CF1">
        <w:t>optimal relaxation (OR) TPS</w:t>
      </w:r>
      <w:r w:rsidR="000F1573">
        <w:t>, since OR will always achieve 0 waiting time.</w:t>
      </w:r>
    </w:p>
    <w:p w:rsidR="00774076" w:rsidRDefault="00774076" w:rsidP="00774076">
      <w:pPr>
        <w:pStyle w:val="IndentTimesNewRoman"/>
        <w:keepNext/>
        <w:ind w:firstLine="0"/>
      </w:pPr>
      <w:r>
        <w:rPr>
          <w:noProof/>
        </w:rPr>
        <w:lastRenderedPageBreak/>
        <w:drawing>
          <wp:inline distT="0" distB="0" distL="0" distR="0">
            <wp:extent cx="5937530" cy="4284980"/>
            <wp:effectExtent l="0" t="0" r="635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37530" cy="4284980"/>
                    </a:xfrm>
                    <a:prstGeom prst="rect">
                      <a:avLst/>
                    </a:prstGeom>
                    <a:noFill/>
                    <a:ln>
                      <a:noFill/>
                    </a:ln>
                  </pic:spPr>
                </pic:pic>
              </a:graphicData>
            </a:graphic>
          </wp:inline>
        </w:drawing>
      </w:r>
    </w:p>
    <w:p w:rsidR="00313836" w:rsidRDefault="00774076" w:rsidP="00774076">
      <w:pPr>
        <w:pStyle w:val="TimesNewRoman"/>
        <w:jc w:val="center"/>
      </w:pPr>
      <w:bookmarkStart w:id="13" w:name="_Ref10476662"/>
      <w:r>
        <w:t xml:space="preserve">Figure </w:t>
      </w:r>
      <w:fldSimple w:instr=" SEQ Figure \* ARABIC ">
        <w:r>
          <w:t>8</w:t>
        </w:r>
      </w:fldSimple>
      <w:bookmarkEnd w:id="13"/>
      <w:r>
        <w:t xml:space="preserve"> </w:t>
      </w:r>
      <w:r w:rsidRPr="00DA0862">
        <w:t xml:space="preserve">PR optimal’s average </w:t>
      </w:r>
      <w:r w:rsidR="00581CC3">
        <w:t>waiting time</w:t>
      </w:r>
      <w:r w:rsidRPr="00DA0862">
        <w:t xml:space="preserve"> for each stop and walking time in COTA bus route No. 2 from Southeast to Northwest in 2018.</w:t>
      </w:r>
    </w:p>
    <w:p w:rsidR="009A559A" w:rsidRDefault="009A559A" w:rsidP="009A559A">
      <w:pPr>
        <w:pStyle w:val="IndentTimesNewRoman"/>
        <w:ind w:firstLine="0"/>
      </w:pPr>
      <w:r>
        <w:t>[</w:t>
      </w:r>
      <w:r w:rsidR="00F250BE">
        <w:t>Difference with null relaxation</w:t>
      </w:r>
      <w:r>
        <w:t>]</w:t>
      </w:r>
    </w:p>
    <w:p w:rsidR="009A559A" w:rsidRPr="00745341" w:rsidRDefault="009A559A" w:rsidP="009A559A">
      <w:pPr>
        <w:pStyle w:val="IndentTimesNewRoman"/>
        <w:ind w:firstLine="0"/>
        <w:rPr>
          <w:rFonts w:ascii="inherit" w:hAnsi="inherit" w:cs="Courier New" w:hint="eastAsia"/>
          <w:color w:val="212121"/>
          <w:sz w:val="20"/>
          <w:szCs w:val="20"/>
        </w:rPr>
      </w:pPr>
      <w:r w:rsidRPr="00745341">
        <w:fldChar w:fldCharType="begin"/>
      </w:r>
      <w:r w:rsidRPr="00745341">
        <w:instrText xml:space="preserve"> REF _Ref8118518 \h  \* MERGEFORMAT </w:instrText>
      </w:r>
      <w:r w:rsidRPr="00745341">
        <w:fldChar w:fldCharType="separate"/>
      </w:r>
      <w:r w:rsidRPr="00CF3A2C">
        <w:t xml:space="preserve">Figure </w:t>
      </w:r>
      <w:r>
        <w:t>9</w:t>
      </w:r>
      <w:r w:rsidRPr="00745341">
        <w:fldChar w:fldCharType="end"/>
      </w:r>
      <w:r w:rsidRPr="00745341">
        <w:t xml:space="preserve"> shows the average waiting time difference on COTA bus route No. 2 </w:t>
      </w:r>
      <w:r>
        <w:t>from Southeast to Northwest</w:t>
      </w:r>
      <w:r w:rsidRPr="00745341">
        <w:t xml:space="preserve">. Red means </w:t>
      </w:r>
      <w:r>
        <w:t>PR optimal</w:t>
      </w:r>
      <w:r w:rsidRPr="00745341">
        <w:t xml:space="preserve"> users’ waiting time is longer than </w:t>
      </w:r>
      <w:r>
        <w:t>NR</w:t>
      </w:r>
      <w:r w:rsidRPr="00745341">
        <w:t xml:space="preserve"> users; blue means </w:t>
      </w:r>
      <w:r>
        <w:t xml:space="preserve">PR optimal </w:t>
      </w:r>
      <w:r w:rsidRPr="00745341">
        <w:t xml:space="preserve">users’ waiting time is shorter than </w:t>
      </w:r>
      <w:r>
        <w:t>NR</w:t>
      </w:r>
      <w:r w:rsidRPr="00745341">
        <w:t xml:space="preserve"> users. The differences represent the </w:t>
      </w:r>
      <w:r>
        <w:t>distinction</w:t>
      </w:r>
      <w:r w:rsidRPr="00745341">
        <w:t xml:space="preserve"> between performance of best RTA users</w:t>
      </w:r>
      <w:r>
        <w:t xml:space="preserve"> (PR optimal)</w:t>
      </w:r>
      <w:r w:rsidRPr="00745341">
        <w:t xml:space="preserve"> and best non-RTA users</w:t>
      </w:r>
      <w:r>
        <w:t xml:space="preserve"> (NR)</w:t>
      </w:r>
      <w:r w:rsidRPr="00745341">
        <w:t>, respectively.</w:t>
      </w:r>
    </w:p>
    <w:p w:rsidR="00DC1647" w:rsidRDefault="009A559A" w:rsidP="009A559A">
      <w:pPr>
        <w:pStyle w:val="TimesNewRoman"/>
      </w:pPr>
      <w:r>
        <w:tab/>
      </w:r>
      <w:r w:rsidR="004A24B7">
        <w:t>First, w</w:t>
      </w:r>
      <w:r>
        <w:t xml:space="preserve">e can observe </w:t>
      </w:r>
      <w:r w:rsidR="004A24B7">
        <w:t xml:space="preserve">that PR optimal does not outperform NR for all stops. In fact, for most stops, especially for those stops in the upstream near the originating stops, NR’s performance is much better than PR optimal. </w:t>
      </w:r>
      <w:r w:rsidR="00DC1647">
        <w:t xml:space="preserve">For stop near the standard originating stop, people who observe PR optimal TPS will have to wait </w:t>
      </w:r>
      <w:r w:rsidR="00DC1647" w:rsidRPr="00806DDF">
        <w:rPr>
          <w:highlight w:val="yellow"/>
        </w:rPr>
        <w:t>[add data]</w:t>
      </w:r>
      <w:r w:rsidR="00DC1647">
        <w:t xml:space="preserve"> minutes more than the people who follow the schedule.</w:t>
      </w:r>
    </w:p>
    <w:p w:rsidR="00DC1647" w:rsidRDefault="00DC1647" w:rsidP="00DC1647">
      <w:pPr>
        <w:pStyle w:val="TimesNewRoman"/>
        <w:ind w:firstLine="720"/>
      </w:pPr>
      <w:r>
        <w:t>There are two reasons</w:t>
      </w:r>
      <w:r w:rsidR="000520AF">
        <w:t xml:space="preserve"> for NR outperforming PR optimal</w:t>
      </w:r>
      <w:r>
        <w:t>: First, for some stops, especially stops near the originating stops, RTA users will be more likely miss the bus</w:t>
      </w:r>
      <w:r w:rsidR="00806DDF" w:rsidRPr="00806DDF">
        <w:t xml:space="preserve"> </w:t>
      </w:r>
      <w:r w:rsidR="00806DDF">
        <w:t>due to the high miss risk</w:t>
      </w:r>
      <w:r>
        <w:t xml:space="preserve">, thus waiting much longer time than the schedule; Second, for some stops, the </w:t>
      </w:r>
      <w:r w:rsidR="00270CEB">
        <w:t xml:space="preserve">obtained </w:t>
      </w:r>
      <w:r>
        <w:t>IB</w:t>
      </w:r>
      <w:r w:rsidR="00270CEB">
        <w:t xml:space="preserve"> from the PR optimization process </w:t>
      </w:r>
      <w:r>
        <w:t>could be too large</w:t>
      </w:r>
      <w:r w:rsidR="00270CEB">
        <w:t>:</w:t>
      </w:r>
      <w:r>
        <w:t xml:space="preserve"> </w:t>
      </w:r>
      <w:r w:rsidR="007E1679">
        <w:t>user</w:t>
      </w:r>
      <w:r>
        <w:t xml:space="preserve">’s arrival time </w:t>
      </w:r>
      <w:r w:rsidR="00CD2040">
        <w:t>is</w:t>
      </w:r>
      <w:r w:rsidR="00270CEB">
        <w:t xml:space="preserve"> even</w:t>
      </w:r>
      <w:r w:rsidR="00CD2040">
        <w:t xml:space="preserve"> e</w:t>
      </w:r>
      <w:r>
        <w:t xml:space="preserve">arlier than the scheduled time. </w:t>
      </w:r>
      <w:r w:rsidR="00E8584C">
        <w:t xml:space="preserve">Consequently, although IB guarantees synchronization when the user catches the </w:t>
      </w:r>
      <w:r w:rsidR="00E8584C">
        <w:lastRenderedPageBreak/>
        <w:t xml:space="preserve">bus, it </w:t>
      </w:r>
      <w:r w:rsidR="00114ECB">
        <w:t>makes people wait more time.</w:t>
      </w:r>
      <w:r w:rsidR="00A130EA">
        <w:t xml:space="preserve"> In conclusion, too large or too small buffers all impair the effectiveness of PR optimal TPS, and too small buffers will especially result in desynchronization and suffer more waiting time.</w:t>
      </w:r>
    </w:p>
    <w:p w:rsidR="00F34180" w:rsidRPr="00EE1CB8" w:rsidRDefault="00745341"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39790" cy="426974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4269740"/>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bookmarkStart w:id="14" w:name="_Ref8118518"/>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774076">
        <w:rPr>
          <w:rFonts w:ascii="Times New Roman" w:hAnsi="Times New Roman" w:cs="Times New Roman"/>
          <w:noProof/>
          <w:sz w:val="24"/>
          <w:szCs w:val="24"/>
        </w:rPr>
        <w:t>9</w:t>
      </w:r>
      <w:r w:rsidRPr="00CF3A2C">
        <w:rPr>
          <w:rFonts w:ascii="Times New Roman" w:hAnsi="Times New Roman" w:cs="Times New Roman"/>
          <w:sz w:val="24"/>
          <w:szCs w:val="24"/>
        </w:rPr>
        <w:fldChar w:fldCharType="end"/>
      </w:r>
      <w:bookmarkEnd w:id="14"/>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 xml:space="preserve">waiting time difference between </w:t>
      </w:r>
      <w:r w:rsidR="00F02AD7">
        <w:rPr>
          <w:rFonts w:ascii="Times New Roman" w:hAnsi="Times New Roman" w:cs="Times New Roman"/>
          <w:sz w:val="24"/>
          <w:szCs w:val="24"/>
        </w:rPr>
        <w:t>PR optimal</w:t>
      </w:r>
      <w:r w:rsidRPr="00CF3A2C">
        <w:rPr>
          <w:rFonts w:ascii="Times New Roman" w:hAnsi="Times New Roman" w:cs="Times New Roman"/>
          <w:sz w:val="24"/>
          <w:szCs w:val="24"/>
        </w:rPr>
        <w:t xml:space="preserve"> and </w:t>
      </w:r>
      <w:r w:rsidR="00F02AD7">
        <w:rPr>
          <w:rFonts w:ascii="Times New Roman" w:hAnsi="Times New Roman" w:cs="Times New Roman"/>
          <w:sz w:val="24"/>
          <w:szCs w:val="24"/>
        </w:rPr>
        <w:t>NR</w:t>
      </w:r>
      <w:r w:rsidRPr="00CF3A2C">
        <w:rPr>
          <w:rFonts w:ascii="Times New Roman" w:hAnsi="Times New Roman" w:cs="Times New Roman"/>
          <w:sz w:val="24"/>
          <w:szCs w:val="24"/>
        </w:rPr>
        <w:t xml:space="preserve"> users </w:t>
      </w:r>
      <w:r w:rsidR="007D45E1">
        <w:rPr>
          <w:rFonts w:ascii="Times New Roman" w:hAnsi="Times New Roman" w:cs="Times New Roman"/>
          <w:sz w:val="24"/>
          <w:szCs w:val="24"/>
        </w:rPr>
        <w:t>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w:t>
      </w:r>
      <w:r w:rsidR="002F7380">
        <w:rPr>
          <w:rFonts w:ascii="Times New Roman" w:hAnsi="Times New Roman" w:cs="Times New Roman"/>
          <w:sz w:val="24"/>
          <w:szCs w:val="24"/>
        </w:rPr>
        <w:t>from Southeast to Northwest</w:t>
      </w:r>
      <w:r w:rsidR="00527246">
        <w:rPr>
          <w:rFonts w:ascii="Times New Roman" w:hAnsi="Times New Roman" w:cs="Times New Roman"/>
          <w:sz w:val="24"/>
          <w:szCs w:val="24"/>
        </w:rPr>
        <w:t xml:space="preserve"> in 2018</w:t>
      </w:r>
      <w:r w:rsidRPr="00CF3A2C">
        <w:rPr>
          <w:rFonts w:ascii="Times New Roman" w:hAnsi="Times New Roman" w:cs="Times New Roman"/>
          <w:sz w:val="24"/>
          <w:szCs w:val="24"/>
        </w:rPr>
        <w:t>.</w:t>
      </w:r>
    </w:p>
    <w:p w:rsidR="00CD424A" w:rsidRDefault="00CD424A" w:rsidP="00FF41B1">
      <w:pPr>
        <w:pStyle w:val="IndentTimesNewRoman"/>
        <w:ind w:firstLine="0"/>
      </w:pPr>
      <w:r>
        <w:t>[</w:t>
      </w:r>
      <w:r w:rsidR="00FF41B1">
        <w:t xml:space="preserve">Difference with </w:t>
      </w:r>
      <w:r w:rsidR="00FF41B1">
        <w:t>empirical relaxation</w:t>
      </w:r>
      <w:r>
        <w:t>]</w:t>
      </w:r>
    </w:p>
    <w:p w:rsidR="00CD424A" w:rsidRDefault="00CD424A" w:rsidP="00FF41B1">
      <w:pPr>
        <w:pStyle w:val="IndentTimesNewRoman"/>
      </w:pPr>
    </w:p>
    <w:p w:rsidR="00CD424A" w:rsidRDefault="00CD424A" w:rsidP="00FF41B1">
      <w:pPr>
        <w:pStyle w:val="IndentTimesNewRoman"/>
        <w:ind w:firstLine="0"/>
      </w:pPr>
      <w:r>
        <w:t>[</w:t>
      </w:r>
      <w:r w:rsidR="00FF41B1">
        <w:t xml:space="preserve">Difference with </w:t>
      </w:r>
      <w:r w:rsidR="00FF41B1">
        <w:t>arbitrary relaxation</w:t>
      </w:r>
      <w:r>
        <w:t>]</w:t>
      </w:r>
    </w:p>
    <w:p w:rsidR="0058163D" w:rsidRDefault="0058163D" w:rsidP="00FF41B1">
      <w:pPr>
        <w:pStyle w:val="IndentTimesNewRoman"/>
      </w:pPr>
    </w:p>
    <w:p w:rsidR="0058163D" w:rsidRDefault="0058163D" w:rsidP="00FF41B1">
      <w:pPr>
        <w:pStyle w:val="IndentTimesNewRoman"/>
        <w:ind w:firstLine="0"/>
      </w:pPr>
      <w:r>
        <w:t>[</w:t>
      </w:r>
      <w:r w:rsidR="00FF41B1">
        <w:t xml:space="preserve">Difference with </w:t>
      </w:r>
      <w:r w:rsidR="00FF41B1">
        <w:t>radical relaxation</w:t>
      </w:r>
      <w:bookmarkStart w:id="15" w:name="_GoBack"/>
      <w:bookmarkEnd w:id="15"/>
      <w:r>
        <w:t>]</w:t>
      </w:r>
    </w:p>
    <w:p w:rsidR="0058163D" w:rsidRDefault="0058163D" w:rsidP="001853AD">
      <w:pPr>
        <w:spacing w:line="256" w:lineRule="auto"/>
        <w:rPr>
          <w:rFonts w:ascii="Times New Roman" w:hAnsi="Times New Roman" w:cs="Times New Roman"/>
          <w:sz w:val="24"/>
          <w:szCs w:val="24"/>
        </w:rPr>
      </w:pPr>
    </w:p>
    <w:p w:rsidR="00CD424A" w:rsidRDefault="00CD424A" w:rsidP="001853AD">
      <w:pPr>
        <w:spacing w:line="256" w:lineRule="auto"/>
        <w:rPr>
          <w:rFonts w:ascii="Times New Roman" w:hAnsi="Times New Roman" w:cs="Times New Roman"/>
          <w:sz w:val="24"/>
          <w:szCs w:val="24"/>
        </w:rPr>
      </w:pPr>
    </w:p>
    <w:p w:rsidR="00223344" w:rsidRDefault="00223344" w:rsidP="00223344">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p w:rsidR="00774076" w:rsidRDefault="00774076" w:rsidP="001853AD">
      <w:pPr>
        <w:spacing w:line="256" w:lineRule="auto"/>
        <w:rPr>
          <w:rFonts w:ascii="Times New Roman" w:hAnsi="Times New Roman" w:cs="Times New Roman"/>
          <w:sz w:val="24"/>
          <w:szCs w:val="24"/>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5C75B9"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21</w:t>
              </w:r>
            </w:fldSimple>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C75B9" w:rsidRDefault="001853AD" w:rsidP="005C75B9">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r w:rsidR="005C75B9">
        <w:rPr>
          <w:rFonts w:ascii="Times New Roman" w:hAnsi="Times New Roman" w:cs="Times New Roman"/>
          <w:sz w:val="24"/>
          <w:szCs w:val="24"/>
        </w:rPr>
        <w:t xml:space="preserve">In the vertical direction, the miss rate, waiting time, and waiting time difference are all corelated with the delay propagation. </w:t>
      </w:r>
      <w:r w:rsidR="003154BB">
        <w:rPr>
          <w:rFonts w:ascii="Times New Roman" w:hAnsi="Times New Roman" w:cs="Times New Roman"/>
          <w:sz w:val="24"/>
          <w:szCs w:val="24"/>
        </w:rPr>
        <w:t xml:space="preserve">Larger delay difference </w:t>
      </w:r>
      <w:r w:rsidR="005C75B9">
        <w:rPr>
          <w:rFonts w:ascii="Times New Roman" w:hAnsi="Times New Roman" w:cs="Times New Roman"/>
          <w:sz w:val="24"/>
          <w:szCs w:val="24"/>
        </w:rPr>
        <w:t xml:space="preserve">between two subsequent stops </w:t>
      </w:r>
      <w:r w:rsidR="003154BB">
        <w:rPr>
          <w:rFonts w:ascii="Times New Roman" w:hAnsi="Times New Roman" w:cs="Times New Roman"/>
          <w:sz w:val="24"/>
          <w:szCs w:val="24"/>
        </w:rPr>
        <w:t>also means faster</w:t>
      </w:r>
      <w:r w:rsidR="005C75B9">
        <w:rPr>
          <w:rFonts w:ascii="Times New Roman" w:hAnsi="Times New Roman" w:cs="Times New Roman"/>
          <w:sz w:val="24"/>
          <w:szCs w:val="24"/>
        </w:rPr>
        <w:t xml:space="preserve"> delay reclamati</w:t>
      </w:r>
      <w:r w:rsidR="003154BB">
        <w:rPr>
          <w:rFonts w:ascii="Times New Roman" w:hAnsi="Times New Roman" w:cs="Times New Roman"/>
          <w:sz w:val="24"/>
          <w:szCs w:val="24"/>
        </w:rPr>
        <w:t xml:space="preserve">on. </w:t>
      </w:r>
      <w:r w:rsidR="003154BB">
        <w:rPr>
          <w:rFonts w:ascii="Times New Roman" w:hAnsi="Times New Roman" w:cs="Times New Roman"/>
          <w:sz w:val="24"/>
          <w:szCs w:val="24"/>
        </w:rPr>
        <w:fldChar w:fldCharType="begin"/>
      </w:r>
      <w:r w:rsidR="003154BB">
        <w:rPr>
          <w:rFonts w:ascii="Times New Roman" w:hAnsi="Times New Roman" w:cs="Times New Roman"/>
          <w:sz w:val="24"/>
          <w:szCs w:val="24"/>
        </w:rPr>
        <w:instrText xml:space="preserve"> REF _Ref8118481 \h </w:instrText>
      </w:r>
      <w:r w:rsidR="003154BB">
        <w:rPr>
          <w:rFonts w:ascii="Times New Roman" w:hAnsi="Times New Roman" w:cs="Times New Roman"/>
          <w:sz w:val="24"/>
          <w:szCs w:val="24"/>
        </w:rPr>
      </w:r>
      <w:r w:rsidR="003154BB">
        <w:rPr>
          <w:rFonts w:ascii="Times New Roman" w:hAnsi="Times New Roman" w:cs="Times New Roman"/>
          <w:sz w:val="24"/>
          <w:szCs w:val="24"/>
        </w:rPr>
        <w:fldChar w:fldCharType="separate"/>
      </w:r>
      <w:r w:rsidR="003154BB" w:rsidRPr="00333E7A">
        <w:rPr>
          <w:rFonts w:ascii="Times New Roman" w:hAnsi="Times New Roman" w:cs="Times New Roman"/>
          <w:sz w:val="24"/>
          <w:szCs w:val="24"/>
        </w:rPr>
        <w:t xml:space="preserve">Figure </w:t>
      </w:r>
      <w:r w:rsidR="003154BB">
        <w:rPr>
          <w:rFonts w:ascii="Times New Roman" w:hAnsi="Times New Roman" w:cs="Times New Roman"/>
          <w:noProof/>
          <w:sz w:val="24"/>
          <w:szCs w:val="24"/>
        </w:rPr>
        <w:t>3</w:t>
      </w:r>
      <w:r w:rsidR="003154BB">
        <w:rPr>
          <w:rFonts w:ascii="Times New Roman" w:hAnsi="Times New Roman" w:cs="Times New Roman"/>
          <w:sz w:val="24"/>
          <w:szCs w:val="24"/>
        </w:rPr>
        <w:fldChar w:fldCharType="end"/>
      </w:r>
      <w:r w:rsidR="003154BB">
        <w:rPr>
          <w:rFonts w:ascii="Times New Roman" w:hAnsi="Times New Roman" w:cs="Times New Roman"/>
          <w:sz w:val="24"/>
          <w:szCs w:val="24"/>
        </w:rPr>
        <w:t xml:space="preserve"> shows that faster delay reclamation or larger reclaimed delay will incur larger miss risk and consequently longer waiting time. Similarly, if a trip is frequently reclaiming delay</w:t>
      </w:r>
      <w:r w:rsidR="003154BB" w:rsidRPr="003154BB">
        <w:rPr>
          <w:rFonts w:ascii="Times New Roman" w:hAnsi="Times New Roman" w:cs="Times New Roman"/>
          <w:sz w:val="24"/>
          <w:szCs w:val="24"/>
        </w:rPr>
        <w:t xml:space="preserve"> </w:t>
      </w:r>
      <w:r w:rsidR="003154BB">
        <w:rPr>
          <w:rFonts w:ascii="Times New Roman" w:hAnsi="Times New Roman" w:cs="Times New Roman"/>
          <w:sz w:val="24"/>
          <w:szCs w:val="24"/>
        </w:rPr>
        <w:t>at a</w:t>
      </w:r>
      <w:r w:rsidR="003154BB">
        <w:rPr>
          <w:rFonts w:ascii="Times New Roman" w:hAnsi="Times New Roman" w:cs="Times New Roman"/>
          <w:sz w:val="24"/>
          <w:szCs w:val="24"/>
        </w:rPr>
        <w:t xml:space="preserve"> certain</w:t>
      </w:r>
      <w:r w:rsidR="003154BB">
        <w:rPr>
          <w:rFonts w:ascii="Times New Roman" w:hAnsi="Times New Roman" w:cs="Times New Roman"/>
          <w:sz w:val="24"/>
          <w:szCs w:val="24"/>
        </w:rPr>
        <w:t xml:space="preserve"> stop</w:t>
      </w:r>
      <w:r w:rsidR="003154BB">
        <w:rPr>
          <w:rFonts w:ascii="Times New Roman" w:hAnsi="Times New Roman" w:cs="Times New Roman"/>
          <w:sz w:val="24"/>
          <w:szCs w:val="24"/>
        </w:rPr>
        <w:t>, the expec</w:t>
      </w:r>
      <w:r w:rsidR="000E6EB1">
        <w:rPr>
          <w:rFonts w:ascii="Times New Roman" w:hAnsi="Times New Roman" w:cs="Times New Roman"/>
          <w:sz w:val="24"/>
          <w:szCs w:val="24"/>
        </w:rPr>
        <w:t>ted waiting time, which is also the insurance buffer, is higher for the PR optimal TPS</w:t>
      </w:r>
      <w:r w:rsidR="002C2206">
        <w:rPr>
          <w:rFonts w:ascii="Times New Roman" w:hAnsi="Times New Roman" w:cs="Times New Roman"/>
          <w:sz w:val="24"/>
          <w:szCs w:val="24"/>
        </w:rPr>
        <w:t xml:space="preserve"> for the expected higher risk of missing</w:t>
      </w:r>
      <w:r w:rsidR="000E6EB1">
        <w:rPr>
          <w:rFonts w:ascii="Times New Roman" w:hAnsi="Times New Roman" w:cs="Times New Roman"/>
          <w:sz w:val="24"/>
          <w:szCs w:val="24"/>
        </w:rPr>
        <w:t>.</w:t>
      </w:r>
      <w:r w:rsidR="002C2206">
        <w:rPr>
          <w:rFonts w:ascii="Times New Roman" w:hAnsi="Times New Roman" w:cs="Times New Roman"/>
          <w:sz w:val="24"/>
          <w:szCs w:val="24"/>
        </w:rPr>
        <w:t xml:space="preserve"> </w:t>
      </w:r>
      <w:r w:rsidR="004224F2">
        <w:rPr>
          <w:rFonts w:ascii="Times New Roman" w:hAnsi="Times New Roman" w:cs="Times New Roman"/>
          <w:sz w:val="24"/>
          <w:szCs w:val="24"/>
        </w:rPr>
        <w:t xml:space="preserve">Last, if the average reclaimed delay is extremely large at a stop, then the optimal buffer may exceed the buffer range (0 – 300 seconds) set in the optimization </w:t>
      </w:r>
      <w:r w:rsidR="005F71C0">
        <w:rPr>
          <w:rFonts w:ascii="Times New Roman" w:hAnsi="Times New Roman" w:cs="Times New Roman"/>
          <w:sz w:val="24"/>
          <w:szCs w:val="24"/>
        </w:rPr>
        <w:t>process</w:t>
      </w:r>
      <w:r w:rsidR="004224F2">
        <w:rPr>
          <w:rFonts w:ascii="Times New Roman" w:hAnsi="Times New Roman" w:cs="Times New Roman"/>
          <w:sz w:val="24"/>
          <w:szCs w:val="24"/>
        </w:rPr>
        <w:t xml:space="preserve">. Thus, </w:t>
      </w:r>
      <w:r w:rsidR="005F71C0">
        <w:rPr>
          <w:rFonts w:ascii="Times New Roman" w:hAnsi="Times New Roman" w:cs="Times New Roman"/>
          <w:sz w:val="24"/>
          <w:szCs w:val="24"/>
        </w:rPr>
        <w:t xml:space="preserve">the obtained optimal buffer is not the actual optimal buffer, which </w:t>
      </w:r>
      <w:r w:rsidR="008542A6">
        <w:rPr>
          <w:rFonts w:ascii="Times New Roman" w:hAnsi="Times New Roman" w:cs="Times New Roman"/>
          <w:sz w:val="24"/>
          <w:szCs w:val="24"/>
        </w:rPr>
        <w:t>can be observed</w:t>
      </w:r>
      <w:r w:rsidR="005F71C0">
        <w:rPr>
          <w:rFonts w:ascii="Times New Roman" w:hAnsi="Times New Roman" w:cs="Times New Roman"/>
          <w:sz w:val="24"/>
          <w:szCs w:val="24"/>
        </w:rPr>
        <w:t xml:space="preserve"> in </w:t>
      </w:r>
      <w:r w:rsidR="005F71C0">
        <w:rPr>
          <w:rFonts w:ascii="Times New Roman" w:hAnsi="Times New Roman" w:cs="Times New Roman"/>
          <w:sz w:val="24"/>
          <w:szCs w:val="24"/>
        </w:rPr>
        <w:fldChar w:fldCharType="begin"/>
      </w:r>
      <w:r w:rsidR="005F71C0">
        <w:rPr>
          <w:rFonts w:ascii="Times New Roman" w:hAnsi="Times New Roman" w:cs="Times New Roman"/>
          <w:sz w:val="24"/>
          <w:szCs w:val="24"/>
        </w:rPr>
        <w:instrText xml:space="preserve"> REF _Ref8585011 \h </w:instrText>
      </w:r>
      <w:r w:rsidR="005F71C0">
        <w:rPr>
          <w:rFonts w:ascii="Times New Roman" w:hAnsi="Times New Roman" w:cs="Times New Roman"/>
          <w:sz w:val="24"/>
          <w:szCs w:val="24"/>
        </w:rPr>
      </w:r>
      <w:r w:rsidR="005F71C0">
        <w:rPr>
          <w:rFonts w:ascii="Times New Roman" w:hAnsi="Times New Roman" w:cs="Times New Roman"/>
          <w:sz w:val="24"/>
          <w:szCs w:val="24"/>
        </w:rPr>
        <w:instrText xml:space="preserve"> \* MERGEFORMAT </w:instrText>
      </w:r>
      <w:r w:rsidR="005F71C0">
        <w:rPr>
          <w:rFonts w:ascii="Times New Roman" w:hAnsi="Times New Roman" w:cs="Times New Roman"/>
          <w:sz w:val="24"/>
          <w:szCs w:val="24"/>
        </w:rPr>
        <w:fldChar w:fldCharType="separate"/>
      </w:r>
      <w:r w:rsidR="005F71C0" w:rsidRPr="005F71C0">
        <w:rPr>
          <w:rFonts w:ascii="Times New Roman" w:hAnsi="Times New Roman" w:cs="Times New Roman"/>
          <w:sz w:val="24"/>
          <w:szCs w:val="24"/>
        </w:rPr>
        <w:t>Figure 6</w:t>
      </w:r>
      <w:r w:rsidR="005F71C0">
        <w:rPr>
          <w:rFonts w:ascii="Times New Roman" w:hAnsi="Times New Roman" w:cs="Times New Roman"/>
          <w:sz w:val="24"/>
          <w:szCs w:val="24"/>
        </w:rPr>
        <w:fldChar w:fldCharType="end"/>
      </w:r>
      <w:r w:rsidR="005F71C0">
        <w:rPr>
          <w:rFonts w:ascii="Times New Roman" w:hAnsi="Times New Roman" w:cs="Times New Roman"/>
          <w:sz w:val="24"/>
          <w:szCs w:val="24"/>
        </w:rPr>
        <w:t xml:space="preserve"> and </w:t>
      </w:r>
      <w:r w:rsidR="005F71C0">
        <w:rPr>
          <w:rFonts w:ascii="Times New Roman" w:hAnsi="Times New Roman" w:cs="Times New Roman"/>
          <w:sz w:val="24"/>
          <w:szCs w:val="24"/>
        </w:rPr>
        <w:fldChar w:fldCharType="begin"/>
      </w:r>
      <w:r w:rsidR="005F71C0">
        <w:rPr>
          <w:rFonts w:ascii="Times New Roman" w:hAnsi="Times New Roman" w:cs="Times New Roman"/>
          <w:sz w:val="24"/>
          <w:szCs w:val="24"/>
        </w:rPr>
        <w:instrText xml:space="preserve"> REF _Ref8587706 \h </w:instrText>
      </w:r>
      <w:r w:rsidR="005F71C0">
        <w:rPr>
          <w:rFonts w:ascii="Times New Roman" w:hAnsi="Times New Roman" w:cs="Times New Roman"/>
          <w:sz w:val="24"/>
          <w:szCs w:val="24"/>
        </w:rPr>
      </w:r>
      <w:r w:rsidR="005F71C0">
        <w:rPr>
          <w:rFonts w:ascii="Times New Roman" w:hAnsi="Times New Roman" w:cs="Times New Roman"/>
          <w:sz w:val="24"/>
          <w:szCs w:val="24"/>
        </w:rPr>
        <w:instrText xml:space="preserve"> \* MERGEFORMAT </w:instrText>
      </w:r>
      <w:r w:rsidR="005F71C0">
        <w:rPr>
          <w:rFonts w:ascii="Times New Roman" w:hAnsi="Times New Roman" w:cs="Times New Roman"/>
          <w:sz w:val="24"/>
          <w:szCs w:val="24"/>
        </w:rPr>
        <w:fldChar w:fldCharType="separate"/>
      </w:r>
      <w:r w:rsidR="005F71C0" w:rsidRPr="005F71C0">
        <w:rPr>
          <w:rFonts w:ascii="Times New Roman" w:hAnsi="Times New Roman" w:cs="Times New Roman"/>
          <w:sz w:val="24"/>
          <w:szCs w:val="24"/>
        </w:rPr>
        <w:t>Figure 7</w:t>
      </w:r>
      <w:r w:rsidR="005F71C0">
        <w:rPr>
          <w:rFonts w:ascii="Times New Roman" w:hAnsi="Times New Roman" w:cs="Times New Roman"/>
          <w:sz w:val="24"/>
          <w:szCs w:val="24"/>
        </w:rPr>
        <w:fldChar w:fldCharType="end"/>
      </w:r>
      <w:r w:rsidR="005F71C0">
        <w:rPr>
          <w:rFonts w:ascii="Times New Roman" w:hAnsi="Times New Roman" w:cs="Times New Roman"/>
          <w:sz w:val="24"/>
          <w:szCs w:val="24"/>
        </w:rPr>
        <w:t>.</w:t>
      </w:r>
    </w:p>
    <w:p w:rsidR="001853AD" w:rsidRDefault="001853AD" w:rsidP="001853AD">
      <w:pPr>
        <w:spacing w:line="256" w:lineRule="auto"/>
        <w:rPr>
          <w:rFonts w:ascii="Times New Roman" w:hAnsi="Times New Roman" w:cs="Times New Roman"/>
          <w:sz w:val="24"/>
          <w:szCs w:val="24"/>
        </w:rPr>
      </w:pP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4206FF" w:rsidRDefault="004206FF" w:rsidP="00E664B2">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w:t>
      </w:r>
      <w:r w:rsidR="00D50A16">
        <w:rPr>
          <w:rFonts w:ascii="Times New Roman" w:hAnsi="Times New Roman" w:cs="Times New Roman"/>
          <w:sz w:val="24"/>
          <w:szCs w:val="24"/>
        </w:rPr>
        <w:t>essentially these users are aiming for the same bus</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3743D5">
        <w:rPr>
          <w:rFonts w:ascii="Times New Roman" w:hAnsi="Times New Roman" w:cs="Times New Roman"/>
          <w:sz w:val="24"/>
          <w:szCs w:val="24"/>
        </w:rPr>
        <w:t xml:space="preserve">, their trips are </w:t>
      </w:r>
      <w:r w:rsidR="00833112">
        <w:rPr>
          <w:rFonts w:ascii="Times New Roman" w:hAnsi="Times New Roman" w:cs="Times New Roman"/>
          <w:sz w:val="24"/>
          <w:szCs w:val="24"/>
        </w:rPr>
        <w:t>th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 xml:space="preserve">. </w:t>
      </w: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hint="eastAsia"/>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CF3A2C">
        <w:rPr>
          <w:rFonts w:ascii="Times New Roman" w:hAnsi="Times New Roman" w:cs="Times New Roman"/>
          <w:sz w:val="24"/>
          <w:szCs w:val="24"/>
        </w:rPr>
        <w:t xml:space="preserve">Figure </w:t>
      </w:r>
      <w:r w:rsidR="00EC72C9">
        <w:rPr>
          <w:rFonts w:ascii="Times New Roman" w:hAnsi="Times New Roman" w:cs="Times New Roman"/>
          <w:noProof/>
          <w:sz w:val="24"/>
          <w:szCs w:val="24"/>
        </w:rPr>
        <w:t>7</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6"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774076">
        <w:rPr>
          <w:rFonts w:ascii="Times New Roman" w:hAnsi="Times New Roman" w:cs="Times New Roman"/>
          <w:noProof/>
          <w:sz w:val="24"/>
          <w:szCs w:val="24"/>
        </w:rPr>
        <w:t>10</w:t>
      </w:r>
      <w:r w:rsidRPr="007A67B3">
        <w:rPr>
          <w:rFonts w:ascii="Times New Roman" w:hAnsi="Times New Roman" w:cs="Times New Roman"/>
          <w:sz w:val="24"/>
          <w:szCs w:val="24"/>
        </w:rPr>
        <w:fldChar w:fldCharType="end"/>
      </w:r>
      <w:bookmarkEnd w:id="16"/>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DD54A6" w:rsidRPr="00CD77BD" w:rsidRDefault="00DD54A6" w:rsidP="00CD77BD">
      <w:pPr>
        <w:pStyle w:val="ListParagraph"/>
        <w:numPr>
          <w:ilvl w:val="1"/>
          <w:numId w:val="7"/>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8</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B04E74" w:rsidRPr="00EC72C9">
        <w:rPr>
          <w:rFonts w:ascii="Times New Roman" w:hAnsi="Times New Roman" w:cs="Times New Roman"/>
          <w:sz w:val="24"/>
          <w:szCs w:val="24"/>
        </w:rPr>
        <w:fldChar w:fldCharType="begin"/>
      </w:r>
      <w:r w:rsidR="00B04E74" w:rsidRPr="00EC72C9">
        <w:rPr>
          <w:rFonts w:ascii="Times New Roman" w:hAnsi="Times New Roman" w:cs="Times New Roman"/>
          <w:sz w:val="24"/>
          <w:szCs w:val="24"/>
        </w:rPr>
        <w:instrText xml:space="preserve"> REF _Ref8135703 \h </w:instrText>
      </w:r>
      <w:r w:rsidR="00EC72C9" w:rsidRPr="00EC72C9">
        <w:rPr>
          <w:rFonts w:ascii="Times New Roman" w:hAnsi="Times New Roman" w:cs="Times New Roman"/>
          <w:sz w:val="24"/>
          <w:szCs w:val="24"/>
        </w:rPr>
        <w:instrText xml:space="preserve"> \* MERGEFORMAT </w:instrText>
      </w:r>
      <w:r w:rsidR="00B04E74" w:rsidRPr="00EC72C9">
        <w:rPr>
          <w:rFonts w:ascii="Times New Roman" w:hAnsi="Times New Roman" w:cs="Times New Roman"/>
          <w:sz w:val="24"/>
          <w:szCs w:val="24"/>
        </w:rPr>
      </w:r>
      <w:r w:rsidR="00B04E74" w:rsidRPr="00EC72C9">
        <w:rPr>
          <w:rFonts w:ascii="Times New Roman" w:hAnsi="Times New Roman" w:cs="Times New Roman"/>
          <w:sz w:val="24"/>
          <w:szCs w:val="24"/>
        </w:rPr>
        <w:fldChar w:fldCharType="separate"/>
      </w:r>
      <w:r w:rsidR="00EC72C9" w:rsidRPr="00EC72C9">
        <w:rPr>
          <w:rFonts w:ascii="Times New Roman" w:hAnsi="Times New Roman" w:cs="Times New Roman"/>
          <w:sz w:val="24"/>
          <w:szCs w:val="24"/>
        </w:rPr>
        <w:t>Figure 8</w:t>
      </w:r>
      <w:r w:rsidR="00B04E74" w:rsidRPr="00EC72C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EC72C9" w:rsidRPr="007855A9">
        <w:rPr>
          <w:rFonts w:ascii="Times New Roman" w:hAnsi="Times New Roman" w:cs="Times New Roman"/>
          <w:sz w:val="24"/>
          <w:szCs w:val="24"/>
        </w:rPr>
        <w:t xml:space="preserve">Figure </w:t>
      </w:r>
      <w:r w:rsidR="00EC72C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17"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774076">
        <w:rPr>
          <w:rFonts w:ascii="Times New Roman" w:hAnsi="Times New Roman" w:cs="Times New Roman"/>
          <w:noProof/>
          <w:sz w:val="24"/>
          <w:szCs w:val="24"/>
        </w:rPr>
        <w:t>11</w:t>
      </w:r>
      <w:r w:rsidRPr="007855A9">
        <w:rPr>
          <w:rFonts w:ascii="Times New Roman" w:hAnsi="Times New Roman" w:cs="Times New Roman"/>
          <w:sz w:val="24"/>
          <w:szCs w:val="24"/>
        </w:rPr>
        <w:fldChar w:fldCharType="end"/>
      </w:r>
      <w:bookmarkEnd w:id="17"/>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lastRenderedPageBreak/>
        <w:t>Reference:</w:t>
      </w:r>
    </w:p>
    <w:p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Dziekan, K., &amp; Vermeulen, A. (2006). Psychological effects of and design preferences for real-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w:t>
      </w:r>
      <w:r w:rsidRPr="00167B01">
        <w:rPr>
          <w:rFonts w:ascii="Times New Roman" w:hAnsi="Times New Roman" w:cs="Times New Roman"/>
          <w:noProof/>
          <w:sz w:val="24"/>
          <w:szCs w:val="24"/>
        </w:rPr>
        <w:lastRenderedPageBreak/>
        <w:t xml:space="preserve">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kioulou, Z. (2013). Evaluating the impact of waiting time uncertainty on passengers´ decision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6). GTFS Static Overview | Static Transit | Google Developers. Retrieved March 8, 2018, from https://developers.google.com/transit/gtf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w:t>
      </w:r>
      <w:r w:rsidRPr="00167B01">
        <w:rPr>
          <w:rFonts w:ascii="Times New Roman" w:hAnsi="Times New Roman" w:cs="Times New Roman"/>
          <w:noProof/>
          <w:sz w:val="24"/>
          <w:szCs w:val="24"/>
        </w:rPr>
        <w:lastRenderedPageBreak/>
        <w:t xml:space="preserve">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D03A0" w:rsidRDefault="00FD03A0" w:rsidP="00040DCA">
      <w:pPr>
        <w:spacing w:after="0" w:line="240" w:lineRule="auto"/>
      </w:pPr>
      <w:r>
        <w:separator/>
      </w:r>
    </w:p>
  </w:endnote>
  <w:endnote w:type="continuationSeparator" w:id="0">
    <w:p w:rsidR="00FD03A0" w:rsidRDefault="00FD03A0"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D03A0" w:rsidRDefault="00FD03A0" w:rsidP="00040DCA">
      <w:pPr>
        <w:spacing w:after="0" w:line="240" w:lineRule="auto"/>
      </w:pPr>
      <w:r>
        <w:separator/>
      </w:r>
    </w:p>
  </w:footnote>
  <w:footnote w:type="continuationSeparator" w:id="0">
    <w:p w:rsidR="00FD03A0" w:rsidRDefault="00FD03A0"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575"/>
    <w:rsid w:val="00001F75"/>
    <w:rsid w:val="00002743"/>
    <w:rsid w:val="00004277"/>
    <w:rsid w:val="00004E29"/>
    <w:rsid w:val="00007952"/>
    <w:rsid w:val="00007C37"/>
    <w:rsid w:val="00011FA5"/>
    <w:rsid w:val="00013303"/>
    <w:rsid w:val="0001478C"/>
    <w:rsid w:val="0001562C"/>
    <w:rsid w:val="00015F65"/>
    <w:rsid w:val="00016147"/>
    <w:rsid w:val="000211DD"/>
    <w:rsid w:val="0002281E"/>
    <w:rsid w:val="00024024"/>
    <w:rsid w:val="000242CC"/>
    <w:rsid w:val="00030536"/>
    <w:rsid w:val="00030E52"/>
    <w:rsid w:val="00034B01"/>
    <w:rsid w:val="0003767A"/>
    <w:rsid w:val="0004083C"/>
    <w:rsid w:val="00040DCA"/>
    <w:rsid w:val="0005050E"/>
    <w:rsid w:val="000507DB"/>
    <w:rsid w:val="000520AF"/>
    <w:rsid w:val="000528E1"/>
    <w:rsid w:val="00053864"/>
    <w:rsid w:val="00053A2D"/>
    <w:rsid w:val="00054AE4"/>
    <w:rsid w:val="0005552E"/>
    <w:rsid w:val="00057019"/>
    <w:rsid w:val="00061FE3"/>
    <w:rsid w:val="00062DC0"/>
    <w:rsid w:val="00062DD0"/>
    <w:rsid w:val="000709F0"/>
    <w:rsid w:val="00071B6F"/>
    <w:rsid w:val="0007259D"/>
    <w:rsid w:val="000765BD"/>
    <w:rsid w:val="00077456"/>
    <w:rsid w:val="00080390"/>
    <w:rsid w:val="00081031"/>
    <w:rsid w:val="00081828"/>
    <w:rsid w:val="00082CDC"/>
    <w:rsid w:val="00082DF0"/>
    <w:rsid w:val="000830BB"/>
    <w:rsid w:val="00084891"/>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76F6"/>
    <w:rsid w:val="000B02F0"/>
    <w:rsid w:val="000B33F1"/>
    <w:rsid w:val="000B38B5"/>
    <w:rsid w:val="000B6DFB"/>
    <w:rsid w:val="000C0CD6"/>
    <w:rsid w:val="000C2830"/>
    <w:rsid w:val="000C3AAD"/>
    <w:rsid w:val="000C488D"/>
    <w:rsid w:val="000C6134"/>
    <w:rsid w:val="000D013B"/>
    <w:rsid w:val="000D0D54"/>
    <w:rsid w:val="000D2608"/>
    <w:rsid w:val="000D420D"/>
    <w:rsid w:val="000D4CA6"/>
    <w:rsid w:val="000D5744"/>
    <w:rsid w:val="000D735B"/>
    <w:rsid w:val="000E00FC"/>
    <w:rsid w:val="000E099A"/>
    <w:rsid w:val="000E1209"/>
    <w:rsid w:val="000E15DA"/>
    <w:rsid w:val="000E25B7"/>
    <w:rsid w:val="000E4AF6"/>
    <w:rsid w:val="000E55FE"/>
    <w:rsid w:val="000E5B82"/>
    <w:rsid w:val="000E6EB1"/>
    <w:rsid w:val="000F08E3"/>
    <w:rsid w:val="000F11C2"/>
    <w:rsid w:val="000F13A0"/>
    <w:rsid w:val="000F143E"/>
    <w:rsid w:val="000F1573"/>
    <w:rsid w:val="000F2BED"/>
    <w:rsid w:val="000F41D5"/>
    <w:rsid w:val="000F7C56"/>
    <w:rsid w:val="001002CD"/>
    <w:rsid w:val="00101389"/>
    <w:rsid w:val="00101749"/>
    <w:rsid w:val="00104EF8"/>
    <w:rsid w:val="00112458"/>
    <w:rsid w:val="00112AC7"/>
    <w:rsid w:val="00112C02"/>
    <w:rsid w:val="00113206"/>
    <w:rsid w:val="00114440"/>
    <w:rsid w:val="00114ECB"/>
    <w:rsid w:val="001168A7"/>
    <w:rsid w:val="00116C96"/>
    <w:rsid w:val="00117DB1"/>
    <w:rsid w:val="001208AA"/>
    <w:rsid w:val="00122EB8"/>
    <w:rsid w:val="00123C06"/>
    <w:rsid w:val="00123E0A"/>
    <w:rsid w:val="001261AF"/>
    <w:rsid w:val="001267BA"/>
    <w:rsid w:val="001270E2"/>
    <w:rsid w:val="001316D5"/>
    <w:rsid w:val="0013500A"/>
    <w:rsid w:val="0013659A"/>
    <w:rsid w:val="00137C8C"/>
    <w:rsid w:val="00142678"/>
    <w:rsid w:val="001430E4"/>
    <w:rsid w:val="00145636"/>
    <w:rsid w:val="00145994"/>
    <w:rsid w:val="0014602D"/>
    <w:rsid w:val="00146326"/>
    <w:rsid w:val="00150008"/>
    <w:rsid w:val="001530B0"/>
    <w:rsid w:val="00155A0D"/>
    <w:rsid w:val="001603C7"/>
    <w:rsid w:val="00160B20"/>
    <w:rsid w:val="00163A01"/>
    <w:rsid w:val="00163EA2"/>
    <w:rsid w:val="00165187"/>
    <w:rsid w:val="00167B01"/>
    <w:rsid w:val="001727A2"/>
    <w:rsid w:val="00174CE4"/>
    <w:rsid w:val="00175076"/>
    <w:rsid w:val="00176AC4"/>
    <w:rsid w:val="001831FB"/>
    <w:rsid w:val="001835B4"/>
    <w:rsid w:val="00183F4F"/>
    <w:rsid w:val="00184D7A"/>
    <w:rsid w:val="001853AD"/>
    <w:rsid w:val="00185FB9"/>
    <w:rsid w:val="00187FB9"/>
    <w:rsid w:val="00191BFC"/>
    <w:rsid w:val="001946EF"/>
    <w:rsid w:val="00194980"/>
    <w:rsid w:val="0019529A"/>
    <w:rsid w:val="00195ED3"/>
    <w:rsid w:val="001A030E"/>
    <w:rsid w:val="001A1178"/>
    <w:rsid w:val="001A33B6"/>
    <w:rsid w:val="001A4A8D"/>
    <w:rsid w:val="001B05E5"/>
    <w:rsid w:val="001B0AD9"/>
    <w:rsid w:val="001B0B17"/>
    <w:rsid w:val="001B11AF"/>
    <w:rsid w:val="001B21E0"/>
    <w:rsid w:val="001B2DD8"/>
    <w:rsid w:val="001B370A"/>
    <w:rsid w:val="001B4934"/>
    <w:rsid w:val="001B4D40"/>
    <w:rsid w:val="001B6278"/>
    <w:rsid w:val="001B62FD"/>
    <w:rsid w:val="001C1B67"/>
    <w:rsid w:val="001C2A40"/>
    <w:rsid w:val="001C2F70"/>
    <w:rsid w:val="001C340A"/>
    <w:rsid w:val="001C6AD6"/>
    <w:rsid w:val="001C6EAF"/>
    <w:rsid w:val="001C7F7C"/>
    <w:rsid w:val="001D3973"/>
    <w:rsid w:val="001D3BAA"/>
    <w:rsid w:val="001D4C2E"/>
    <w:rsid w:val="001D5657"/>
    <w:rsid w:val="001D5707"/>
    <w:rsid w:val="001D604C"/>
    <w:rsid w:val="001D690C"/>
    <w:rsid w:val="001E0518"/>
    <w:rsid w:val="001E160D"/>
    <w:rsid w:val="001E1FFE"/>
    <w:rsid w:val="001E25FB"/>
    <w:rsid w:val="001E77C1"/>
    <w:rsid w:val="001F08B2"/>
    <w:rsid w:val="001F151A"/>
    <w:rsid w:val="001F4522"/>
    <w:rsid w:val="001F473F"/>
    <w:rsid w:val="001F4E65"/>
    <w:rsid w:val="001F58CD"/>
    <w:rsid w:val="001F671D"/>
    <w:rsid w:val="001F6B59"/>
    <w:rsid w:val="00200F72"/>
    <w:rsid w:val="002025BB"/>
    <w:rsid w:val="002025E0"/>
    <w:rsid w:val="0020307E"/>
    <w:rsid w:val="002036EA"/>
    <w:rsid w:val="00203C34"/>
    <w:rsid w:val="002045DB"/>
    <w:rsid w:val="00205ADC"/>
    <w:rsid w:val="00207E34"/>
    <w:rsid w:val="002119FA"/>
    <w:rsid w:val="002137B8"/>
    <w:rsid w:val="0021385F"/>
    <w:rsid w:val="0021563F"/>
    <w:rsid w:val="00220C4B"/>
    <w:rsid w:val="00221D2E"/>
    <w:rsid w:val="00222AE9"/>
    <w:rsid w:val="00223344"/>
    <w:rsid w:val="0022358E"/>
    <w:rsid w:val="00224299"/>
    <w:rsid w:val="00224FA3"/>
    <w:rsid w:val="002256E4"/>
    <w:rsid w:val="00231159"/>
    <w:rsid w:val="00232434"/>
    <w:rsid w:val="002368D8"/>
    <w:rsid w:val="00240E62"/>
    <w:rsid w:val="002411EE"/>
    <w:rsid w:val="00242178"/>
    <w:rsid w:val="00244293"/>
    <w:rsid w:val="002452BD"/>
    <w:rsid w:val="00247103"/>
    <w:rsid w:val="00251200"/>
    <w:rsid w:val="00251D18"/>
    <w:rsid w:val="0025276C"/>
    <w:rsid w:val="002540B1"/>
    <w:rsid w:val="0025757C"/>
    <w:rsid w:val="0026021B"/>
    <w:rsid w:val="00260749"/>
    <w:rsid w:val="00260905"/>
    <w:rsid w:val="00261D3C"/>
    <w:rsid w:val="00264491"/>
    <w:rsid w:val="00264ED4"/>
    <w:rsid w:val="00264F7C"/>
    <w:rsid w:val="00265443"/>
    <w:rsid w:val="002654CF"/>
    <w:rsid w:val="00266F94"/>
    <w:rsid w:val="002670FB"/>
    <w:rsid w:val="00270CEB"/>
    <w:rsid w:val="00273890"/>
    <w:rsid w:val="00274A25"/>
    <w:rsid w:val="00276112"/>
    <w:rsid w:val="00276A37"/>
    <w:rsid w:val="0028102F"/>
    <w:rsid w:val="002832AE"/>
    <w:rsid w:val="002854F5"/>
    <w:rsid w:val="0028681B"/>
    <w:rsid w:val="00286FCB"/>
    <w:rsid w:val="00286FFB"/>
    <w:rsid w:val="002873EC"/>
    <w:rsid w:val="0028765D"/>
    <w:rsid w:val="00287675"/>
    <w:rsid w:val="00290BA5"/>
    <w:rsid w:val="00292470"/>
    <w:rsid w:val="00292C89"/>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2206"/>
    <w:rsid w:val="002C3D09"/>
    <w:rsid w:val="002C7ED6"/>
    <w:rsid w:val="002D0949"/>
    <w:rsid w:val="002D2087"/>
    <w:rsid w:val="002D47C2"/>
    <w:rsid w:val="002D4955"/>
    <w:rsid w:val="002D5ED5"/>
    <w:rsid w:val="002D6D63"/>
    <w:rsid w:val="002D7992"/>
    <w:rsid w:val="002E0968"/>
    <w:rsid w:val="002E2B22"/>
    <w:rsid w:val="002E2BA8"/>
    <w:rsid w:val="002E5D66"/>
    <w:rsid w:val="002E625A"/>
    <w:rsid w:val="002E6A40"/>
    <w:rsid w:val="002F46E4"/>
    <w:rsid w:val="002F6390"/>
    <w:rsid w:val="002F6983"/>
    <w:rsid w:val="002F7380"/>
    <w:rsid w:val="0030053D"/>
    <w:rsid w:val="003005D8"/>
    <w:rsid w:val="00302129"/>
    <w:rsid w:val="003037B8"/>
    <w:rsid w:val="00307060"/>
    <w:rsid w:val="0031043F"/>
    <w:rsid w:val="003119BC"/>
    <w:rsid w:val="0031211A"/>
    <w:rsid w:val="00312DB7"/>
    <w:rsid w:val="00313522"/>
    <w:rsid w:val="003137E9"/>
    <w:rsid w:val="00313836"/>
    <w:rsid w:val="003154BB"/>
    <w:rsid w:val="003157C1"/>
    <w:rsid w:val="00320B30"/>
    <w:rsid w:val="00320F2F"/>
    <w:rsid w:val="003248B8"/>
    <w:rsid w:val="00325643"/>
    <w:rsid w:val="00326D0C"/>
    <w:rsid w:val="00331982"/>
    <w:rsid w:val="003336A3"/>
    <w:rsid w:val="00333E7A"/>
    <w:rsid w:val="00334AC9"/>
    <w:rsid w:val="003355AC"/>
    <w:rsid w:val="00336060"/>
    <w:rsid w:val="0034132A"/>
    <w:rsid w:val="003422B9"/>
    <w:rsid w:val="00342731"/>
    <w:rsid w:val="003431DE"/>
    <w:rsid w:val="003447E6"/>
    <w:rsid w:val="00344802"/>
    <w:rsid w:val="003459AD"/>
    <w:rsid w:val="00352DB3"/>
    <w:rsid w:val="0035306C"/>
    <w:rsid w:val="00354AAB"/>
    <w:rsid w:val="00354C4F"/>
    <w:rsid w:val="0035574C"/>
    <w:rsid w:val="00355751"/>
    <w:rsid w:val="00355A74"/>
    <w:rsid w:val="00356476"/>
    <w:rsid w:val="00356569"/>
    <w:rsid w:val="003574BB"/>
    <w:rsid w:val="00357B02"/>
    <w:rsid w:val="00362AD5"/>
    <w:rsid w:val="00362E16"/>
    <w:rsid w:val="003636E9"/>
    <w:rsid w:val="0036451B"/>
    <w:rsid w:val="00365B42"/>
    <w:rsid w:val="00370459"/>
    <w:rsid w:val="003707EF"/>
    <w:rsid w:val="00370CDF"/>
    <w:rsid w:val="0037164B"/>
    <w:rsid w:val="00371AF7"/>
    <w:rsid w:val="003726B8"/>
    <w:rsid w:val="003743D5"/>
    <w:rsid w:val="00375242"/>
    <w:rsid w:val="00375758"/>
    <w:rsid w:val="00377E1D"/>
    <w:rsid w:val="00380387"/>
    <w:rsid w:val="00381500"/>
    <w:rsid w:val="003822D1"/>
    <w:rsid w:val="00383EF9"/>
    <w:rsid w:val="003853DA"/>
    <w:rsid w:val="003858FF"/>
    <w:rsid w:val="00386AD4"/>
    <w:rsid w:val="003873E9"/>
    <w:rsid w:val="00390BF1"/>
    <w:rsid w:val="00394664"/>
    <w:rsid w:val="00394FB7"/>
    <w:rsid w:val="0039586F"/>
    <w:rsid w:val="00396632"/>
    <w:rsid w:val="003A089C"/>
    <w:rsid w:val="003A1281"/>
    <w:rsid w:val="003A39D0"/>
    <w:rsid w:val="003A3B63"/>
    <w:rsid w:val="003A3EA2"/>
    <w:rsid w:val="003A6472"/>
    <w:rsid w:val="003A66D7"/>
    <w:rsid w:val="003B062E"/>
    <w:rsid w:val="003B1545"/>
    <w:rsid w:val="003B34E7"/>
    <w:rsid w:val="003B5E37"/>
    <w:rsid w:val="003B7ED3"/>
    <w:rsid w:val="003C24E0"/>
    <w:rsid w:val="003C26A4"/>
    <w:rsid w:val="003C4A97"/>
    <w:rsid w:val="003C556B"/>
    <w:rsid w:val="003C5D87"/>
    <w:rsid w:val="003D2059"/>
    <w:rsid w:val="003D3529"/>
    <w:rsid w:val="003D3599"/>
    <w:rsid w:val="003D40FA"/>
    <w:rsid w:val="003D4CAD"/>
    <w:rsid w:val="003D5745"/>
    <w:rsid w:val="003D62AA"/>
    <w:rsid w:val="003D69A7"/>
    <w:rsid w:val="003D742E"/>
    <w:rsid w:val="003D7A56"/>
    <w:rsid w:val="003E0893"/>
    <w:rsid w:val="003E3D5E"/>
    <w:rsid w:val="003E4270"/>
    <w:rsid w:val="003E4A16"/>
    <w:rsid w:val="003E66E6"/>
    <w:rsid w:val="003F3700"/>
    <w:rsid w:val="003F59F2"/>
    <w:rsid w:val="003F5EDB"/>
    <w:rsid w:val="003F6634"/>
    <w:rsid w:val="003F6F15"/>
    <w:rsid w:val="003F7E59"/>
    <w:rsid w:val="00400313"/>
    <w:rsid w:val="00400E0D"/>
    <w:rsid w:val="00401E36"/>
    <w:rsid w:val="00403E87"/>
    <w:rsid w:val="00404897"/>
    <w:rsid w:val="00404E84"/>
    <w:rsid w:val="00405737"/>
    <w:rsid w:val="00411510"/>
    <w:rsid w:val="0041241B"/>
    <w:rsid w:val="00412C08"/>
    <w:rsid w:val="00416B9D"/>
    <w:rsid w:val="004174A4"/>
    <w:rsid w:val="004205B0"/>
    <w:rsid w:val="004206FF"/>
    <w:rsid w:val="00420B06"/>
    <w:rsid w:val="00420C5A"/>
    <w:rsid w:val="00421659"/>
    <w:rsid w:val="004224F2"/>
    <w:rsid w:val="00422F53"/>
    <w:rsid w:val="00423839"/>
    <w:rsid w:val="00425B52"/>
    <w:rsid w:val="00426E17"/>
    <w:rsid w:val="004301D0"/>
    <w:rsid w:val="00431C4E"/>
    <w:rsid w:val="00432064"/>
    <w:rsid w:val="0043216E"/>
    <w:rsid w:val="004339FB"/>
    <w:rsid w:val="00433E95"/>
    <w:rsid w:val="00434431"/>
    <w:rsid w:val="00435276"/>
    <w:rsid w:val="00437CCE"/>
    <w:rsid w:val="00440303"/>
    <w:rsid w:val="004403A6"/>
    <w:rsid w:val="00440824"/>
    <w:rsid w:val="004415E5"/>
    <w:rsid w:val="00442C4A"/>
    <w:rsid w:val="004430FF"/>
    <w:rsid w:val="0044487C"/>
    <w:rsid w:val="00444A9B"/>
    <w:rsid w:val="0044609A"/>
    <w:rsid w:val="004464DF"/>
    <w:rsid w:val="004509FE"/>
    <w:rsid w:val="00450DC1"/>
    <w:rsid w:val="00452B54"/>
    <w:rsid w:val="00452C27"/>
    <w:rsid w:val="00452C5C"/>
    <w:rsid w:val="00453217"/>
    <w:rsid w:val="00453923"/>
    <w:rsid w:val="004540B2"/>
    <w:rsid w:val="00454BF6"/>
    <w:rsid w:val="00455666"/>
    <w:rsid w:val="00462713"/>
    <w:rsid w:val="00465985"/>
    <w:rsid w:val="00466BD4"/>
    <w:rsid w:val="0046771E"/>
    <w:rsid w:val="00471912"/>
    <w:rsid w:val="004722B6"/>
    <w:rsid w:val="00476662"/>
    <w:rsid w:val="00481CD5"/>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A0865"/>
    <w:rsid w:val="004A24B7"/>
    <w:rsid w:val="004A696F"/>
    <w:rsid w:val="004A69E1"/>
    <w:rsid w:val="004B13D4"/>
    <w:rsid w:val="004B14B9"/>
    <w:rsid w:val="004B3BCD"/>
    <w:rsid w:val="004B51E4"/>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7616"/>
    <w:rsid w:val="004E006E"/>
    <w:rsid w:val="004E00DA"/>
    <w:rsid w:val="004E1D60"/>
    <w:rsid w:val="004E34E6"/>
    <w:rsid w:val="004E3C78"/>
    <w:rsid w:val="004E4A58"/>
    <w:rsid w:val="004E5C3A"/>
    <w:rsid w:val="004F07BC"/>
    <w:rsid w:val="004F3F6E"/>
    <w:rsid w:val="004F5D28"/>
    <w:rsid w:val="004F618E"/>
    <w:rsid w:val="004F74D9"/>
    <w:rsid w:val="004F7F46"/>
    <w:rsid w:val="00500159"/>
    <w:rsid w:val="0050123E"/>
    <w:rsid w:val="005012C7"/>
    <w:rsid w:val="0050226D"/>
    <w:rsid w:val="0050276C"/>
    <w:rsid w:val="005027C5"/>
    <w:rsid w:val="00502B3A"/>
    <w:rsid w:val="005035B0"/>
    <w:rsid w:val="005035CC"/>
    <w:rsid w:val="00504785"/>
    <w:rsid w:val="00504E86"/>
    <w:rsid w:val="0050727B"/>
    <w:rsid w:val="0051080C"/>
    <w:rsid w:val="00510A29"/>
    <w:rsid w:val="005114C9"/>
    <w:rsid w:val="0051473D"/>
    <w:rsid w:val="0051475C"/>
    <w:rsid w:val="0051476B"/>
    <w:rsid w:val="00514BAE"/>
    <w:rsid w:val="00514F51"/>
    <w:rsid w:val="00515896"/>
    <w:rsid w:val="005203AB"/>
    <w:rsid w:val="00521F4E"/>
    <w:rsid w:val="00523434"/>
    <w:rsid w:val="005238B9"/>
    <w:rsid w:val="00523910"/>
    <w:rsid w:val="00523C24"/>
    <w:rsid w:val="005258E3"/>
    <w:rsid w:val="00526495"/>
    <w:rsid w:val="00527134"/>
    <w:rsid w:val="0052713B"/>
    <w:rsid w:val="00527246"/>
    <w:rsid w:val="005333E6"/>
    <w:rsid w:val="00533A0D"/>
    <w:rsid w:val="00533CAB"/>
    <w:rsid w:val="00535A14"/>
    <w:rsid w:val="00535B25"/>
    <w:rsid w:val="00536183"/>
    <w:rsid w:val="005368DF"/>
    <w:rsid w:val="00537945"/>
    <w:rsid w:val="00537BBF"/>
    <w:rsid w:val="005406CF"/>
    <w:rsid w:val="0054135E"/>
    <w:rsid w:val="00541566"/>
    <w:rsid w:val="00543183"/>
    <w:rsid w:val="005440A6"/>
    <w:rsid w:val="00545AC3"/>
    <w:rsid w:val="00546611"/>
    <w:rsid w:val="00547107"/>
    <w:rsid w:val="00547D3E"/>
    <w:rsid w:val="005512E5"/>
    <w:rsid w:val="0055143A"/>
    <w:rsid w:val="00552336"/>
    <w:rsid w:val="00561A49"/>
    <w:rsid w:val="00564BF3"/>
    <w:rsid w:val="005653FE"/>
    <w:rsid w:val="00565AEA"/>
    <w:rsid w:val="00570D34"/>
    <w:rsid w:val="00572046"/>
    <w:rsid w:val="005724D9"/>
    <w:rsid w:val="005731E2"/>
    <w:rsid w:val="005745E3"/>
    <w:rsid w:val="0057471C"/>
    <w:rsid w:val="00580718"/>
    <w:rsid w:val="005814A8"/>
    <w:rsid w:val="0058163D"/>
    <w:rsid w:val="00581C9F"/>
    <w:rsid w:val="00581CC3"/>
    <w:rsid w:val="0058274E"/>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37FB"/>
    <w:rsid w:val="005A5426"/>
    <w:rsid w:val="005A5C46"/>
    <w:rsid w:val="005A7D71"/>
    <w:rsid w:val="005B0120"/>
    <w:rsid w:val="005B16AD"/>
    <w:rsid w:val="005B1B6F"/>
    <w:rsid w:val="005B534C"/>
    <w:rsid w:val="005B5472"/>
    <w:rsid w:val="005B63FD"/>
    <w:rsid w:val="005C1683"/>
    <w:rsid w:val="005C2F4A"/>
    <w:rsid w:val="005C702C"/>
    <w:rsid w:val="005C75B9"/>
    <w:rsid w:val="005D02F8"/>
    <w:rsid w:val="005D076A"/>
    <w:rsid w:val="005D0F83"/>
    <w:rsid w:val="005D1A18"/>
    <w:rsid w:val="005D3BD8"/>
    <w:rsid w:val="005D4B73"/>
    <w:rsid w:val="005D52EA"/>
    <w:rsid w:val="005D710F"/>
    <w:rsid w:val="005E068A"/>
    <w:rsid w:val="005E1255"/>
    <w:rsid w:val="005E181A"/>
    <w:rsid w:val="005E23E2"/>
    <w:rsid w:val="005E403B"/>
    <w:rsid w:val="005F1589"/>
    <w:rsid w:val="005F1B10"/>
    <w:rsid w:val="005F28C4"/>
    <w:rsid w:val="005F2923"/>
    <w:rsid w:val="005F4609"/>
    <w:rsid w:val="005F71C0"/>
    <w:rsid w:val="005F7B4A"/>
    <w:rsid w:val="00600877"/>
    <w:rsid w:val="00605BD5"/>
    <w:rsid w:val="00606C59"/>
    <w:rsid w:val="00610AA7"/>
    <w:rsid w:val="00612A81"/>
    <w:rsid w:val="00612F63"/>
    <w:rsid w:val="0061337F"/>
    <w:rsid w:val="00614902"/>
    <w:rsid w:val="00615A0F"/>
    <w:rsid w:val="00615B08"/>
    <w:rsid w:val="006162A6"/>
    <w:rsid w:val="006224F1"/>
    <w:rsid w:val="00622820"/>
    <w:rsid w:val="00622AE1"/>
    <w:rsid w:val="00624F63"/>
    <w:rsid w:val="00626D8E"/>
    <w:rsid w:val="006307C5"/>
    <w:rsid w:val="00630DD4"/>
    <w:rsid w:val="006317C4"/>
    <w:rsid w:val="0063259E"/>
    <w:rsid w:val="00633341"/>
    <w:rsid w:val="00633CD8"/>
    <w:rsid w:val="00634F41"/>
    <w:rsid w:val="00635BD6"/>
    <w:rsid w:val="0064210B"/>
    <w:rsid w:val="006424EB"/>
    <w:rsid w:val="006439FC"/>
    <w:rsid w:val="006445A6"/>
    <w:rsid w:val="00650651"/>
    <w:rsid w:val="00655B69"/>
    <w:rsid w:val="006560E1"/>
    <w:rsid w:val="006611CE"/>
    <w:rsid w:val="00661A84"/>
    <w:rsid w:val="00661F6C"/>
    <w:rsid w:val="00664898"/>
    <w:rsid w:val="00664A45"/>
    <w:rsid w:val="006655B0"/>
    <w:rsid w:val="0066725B"/>
    <w:rsid w:val="0067055D"/>
    <w:rsid w:val="0067441D"/>
    <w:rsid w:val="00675FC0"/>
    <w:rsid w:val="00676988"/>
    <w:rsid w:val="00680822"/>
    <w:rsid w:val="00681BA8"/>
    <w:rsid w:val="006859B2"/>
    <w:rsid w:val="00686488"/>
    <w:rsid w:val="0068694A"/>
    <w:rsid w:val="00690509"/>
    <w:rsid w:val="006909EA"/>
    <w:rsid w:val="006933E1"/>
    <w:rsid w:val="0069392F"/>
    <w:rsid w:val="0069402C"/>
    <w:rsid w:val="0069476B"/>
    <w:rsid w:val="00694CE2"/>
    <w:rsid w:val="00697184"/>
    <w:rsid w:val="00697558"/>
    <w:rsid w:val="006A1782"/>
    <w:rsid w:val="006A2D09"/>
    <w:rsid w:val="006A3EAB"/>
    <w:rsid w:val="006A4598"/>
    <w:rsid w:val="006A4CA7"/>
    <w:rsid w:val="006A59CA"/>
    <w:rsid w:val="006B0FCD"/>
    <w:rsid w:val="006B482A"/>
    <w:rsid w:val="006B4C23"/>
    <w:rsid w:val="006B65EB"/>
    <w:rsid w:val="006C0FD6"/>
    <w:rsid w:val="006C1014"/>
    <w:rsid w:val="006C25C1"/>
    <w:rsid w:val="006C311F"/>
    <w:rsid w:val="006C504D"/>
    <w:rsid w:val="006C566E"/>
    <w:rsid w:val="006C68C7"/>
    <w:rsid w:val="006D07F4"/>
    <w:rsid w:val="006D08E3"/>
    <w:rsid w:val="006D0D55"/>
    <w:rsid w:val="006D1027"/>
    <w:rsid w:val="006D4823"/>
    <w:rsid w:val="006D4AF1"/>
    <w:rsid w:val="006D54A5"/>
    <w:rsid w:val="006E0AFA"/>
    <w:rsid w:val="006E1BC6"/>
    <w:rsid w:val="006E2354"/>
    <w:rsid w:val="006E2F6F"/>
    <w:rsid w:val="006E5919"/>
    <w:rsid w:val="006E6DBC"/>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4F7"/>
    <w:rsid w:val="00711663"/>
    <w:rsid w:val="00716E8A"/>
    <w:rsid w:val="00716EB7"/>
    <w:rsid w:val="00720799"/>
    <w:rsid w:val="00722C7F"/>
    <w:rsid w:val="00726C3C"/>
    <w:rsid w:val="00727012"/>
    <w:rsid w:val="00730054"/>
    <w:rsid w:val="007303AF"/>
    <w:rsid w:val="007305AF"/>
    <w:rsid w:val="0073108B"/>
    <w:rsid w:val="007319AD"/>
    <w:rsid w:val="0073243D"/>
    <w:rsid w:val="007332EA"/>
    <w:rsid w:val="00736A67"/>
    <w:rsid w:val="0073766A"/>
    <w:rsid w:val="00737A47"/>
    <w:rsid w:val="0074136F"/>
    <w:rsid w:val="007419DC"/>
    <w:rsid w:val="00741D94"/>
    <w:rsid w:val="00742068"/>
    <w:rsid w:val="007426B4"/>
    <w:rsid w:val="00742E7D"/>
    <w:rsid w:val="0074458E"/>
    <w:rsid w:val="00745083"/>
    <w:rsid w:val="00745341"/>
    <w:rsid w:val="007456C6"/>
    <w:rsid w:val="007459F9"/>
    <w:rsid w:val="007462B7"/>
    <w:rsid w:val="00746F9F"/>
    <w:rsid w:val="007503EA"/>
    <w:rsid w:val="007507F8"/>
    <w:rsid w:val="00750DB6"/>
    <w:rsid w:val="00751E52"/>
    <w:rsid w:val="00752815"/>
    <w:rsid w:val="00753610"/>
    <w:rsid w:val="0075465A"/>
    <w:rsid w:val="00754B05"/>
    <w:rsid w:val="00754FC0"/>
    <w:rsid w:val="007572FF"/>
    <w:rsid w:val="00763813"/>
    <w:rsid w:val="007639A2"/>
    <w:rsid w:val="00764605"/>
    <w:rsid w:val="007655C4"/>
    <w:rsid w:val="0076681B"/>
    <w:rsid w:val="0077143A"/>
    <w:rsid w:val="00772943"/>
    <w:rsid w:val="00774076"/>
    <w:rsid w:val="00774630"/>
    <w:rsid w:val="00774834"/>
    <w:rsid w:val="00780868"/>
    <w:rsid w:val="0078480E"/>
    <w:rsid w:val="007855A9"/>
    <w:rsid w:val="007908D7"/>
    <w:rsid w:val="00791AAD"/>
    <w:rsid w:val="00792DB9"/>
    <w:rsid w:val="00795857"/>
    <w:rsid w:val="00795FB1"/>
    <w:rsid w:val="007A00D0"/>
    <w:rsid w:val="007A16DD"/>
    <w:rsid w:val="007A1A3B"/>
    <w:rsid w:val="007A1E86"/>
    <w:rsid w:val="007A41E8"/>
    <w:rsid w:val="007A582B"/>
    <w:rsid w:val="007A5ABD"/>
    <w:rsid w:val="007A67B3"/>
    <w:rsid w:val="007A67C9"/>
    <w:rsid w:val="007B0C5C"/>
    <w:rsid w:val="007B0DB3"/>
    <w:rsid w:val="007B1F21"/>
    <w:rsid w:val="007B2430"/>
    <w:rsid w:val="007B2A97"/>
    <w:rsid w:val="007B3C00"/>
    <w:rsid w:val="007B5D15"/>
    <w:rsid w:val="007B6E6A"/>
    <w:rsid w:val="007B7BDC"/>
    <w:rsid w:val="007C2A3A"/>
    <w:rsid w:val="007C5108"/>
    <w:rsid w:val="007C6150"/>
    <w:rsid w:val="007C65AE"/>
    <w:rsid w:val="007C7567"/>
    <w:rsid w:val="007D0EA2"/>
    <w:rsid w:val="007D23FD"/>
    <w:rsid w:val="007D2B24"/>
    <w:rsid w:val="007D2BF8"/>
    <w:rsid w:val="007D2C0C"/>
    <w:rsid w:val="007D313D"/>
    <w:rsid w:val="007D3593"/>
    <w:rsid w:val="007D45E1"/>
    <w:rsid w:val="007D698C"/>
    <w:rsid w:val="007D6B82"/>
    <w:rsid w:val="007D7955"/>
    <w:rsid w:val="007E1679"/>
    <w:rsid w:val="007E3447"/>
    <w:rsid w:val="007E3B6D"/>
    <w:rsid w:val="007E4994"/>
    <w:rsid w:val="007E5FB4"/>
    <w:rsid w:val="007E5FCA"/>
    <w:rsid w:val="007E71F3"/>
    <w:rsid w:val="007E7FE0"/>
    <w:rsid w:val="007F09D4"/>
    <w:rsid w:val="007F0E1E"/>
    <w:rsid w:val="007F1178"/>
    <w:rsid w:val="007F2346"/>
    <w:rsid w:val="007F3847"/>
    <w:rsid w:val="007F3BF9"/>
    <w:rsid w:val="007F6638"/>
    <w:rsid w:val="007F7155"/>
    <w:rsid w:val="007F715E"/>
    <w:rsid w:val="007F73DC"/>
    <w:rsid w:val="00800A56"/>
    <w:rsid w:val="00802131"/>
    <w:rsid w:val="00803C47"/>
    <w:rsid w:val="008059BA"/>
    <w:rsid w:val="00805E6F"/>
    <w:rsid w:val="00806396"/>
    <w:rsid w:val="00806DDF"/>
    <w:rsid w:val="008072C2"/>
    <w:rsid w:val="00810A12"/>
    <w:rsid w:val="00813EF7"/>
    <w:rsid w:val="00815B05"/>
    <w:rsid w:val="00816E73"/>
    <w:rsid w:val="008175DE"/>
    <w:rsid w:val="008211D4"/>
    <w:rsid w:val="008225AD"/>
    <w:rsid w:val="00822C85"/>
    <w:rsid w:val="00823870"/>
    <w:rsid w:val="0082480A"/>
    <w:rsid w:val="008261B0"/>
    <w:rsid w:val="00826DE8"/>
    <w:rsid w:val="00827752"/>
    <w:rsid w:val="00827DA2"/>
    <w:rsid w:val="00832B43"/>
    <w:rsid w:val="00833112"/>
    <w:rsid w:val="00835382"/>
    <w:rsid w:val="0084309D"/>
    <w:rsid w:val="0084361F"/>
    <w:rsid w:val="0084505F"/>
    <w:rsid w:val="008455D5"/>
    <w:rsid w:val="008470F5"/>
    <w:rsid w:val="00847C19"/>
    <w:rsid w:val="00847CA7"/>
    <w:rsid w:val="00847E96"/>
    <w:rsid w:val="00850BE5"/>
    <w:rsid w:val="008533B4"/>
    <w:rsid w:val="008542A6"/>
    <w:rsid w:val="00855574"/>
    <w:rsid w:val="0085620D"/>
    <w:rsid w:val="00857F40"/>
    <w:rsid w:val="00860199"/>
    <w:rsid w:val="00863834"/>
    <w:rsid w:val="0086426E"/>
    <w:rsid w:val="0086590A"/>
    <w:rsid w:val="00865E03"/>
    <w:rsid w:val="008670F6"/>
    <w:rsid w:val="00867EE7"/>
    <w:rsid w:val="00870423"/>
    <w:rsid w:val="0087363F"/>
    <w:rsid w:val="00874359"/>
    <w:rsid w:val="00874FD7"/>
    <w:rsid w:val="00875601"/>
    <w:rsid w:val="00875989"/>
    <w:rsid w:val="00876019"/>
    <w:rsid w:val="008761CC"/>
    <w:rsid w:val="008814DF"/>
    <w:rsid w:val="00881C5A"/>
    <w:rsid w:val="00882478"/>
    <w:rsid w:val="0088311F"/>
    <w:rsid w:val="00884679"/>
    <w:rsid w:val="00884D6C"/>
    <w:rsid w:val="00885372"/>
    <w:rsid w:val="00885DE0"/>
    <w:rsid w:val="00885EFD"/>
    <w:rsid w:val="00887940"/>
    <w:rsid w:val="00887D14"/>
    <w:rsid w:val="00890DDF"/>
    <w:rsid w:val="008912E0"/>
    <w:rsid w:val="008948DD"/>
    <w:rsid w:val="00894F0A"/>
    <w:rsid w:val="00895184"/>
    <w:rsid w:val="00897A09"/>
    <w:rsid w:val="008A0557"/>
    <w:rsid w:val="008A30BD"/>
    <w:rsid w:val="008A3658"/>
    <w:rsid w:val="008A4CCF"/>
    <w:rsid w:val="008A6DCE"/>
    <w:rsid w:val="008B18CD"/>
    <w:rsid w:val="008C2681"/>
    <w:rsid w:val="008C3339"/>
    <w:rsid w:val="008C366E"/>
    <w:rsid w:val="008C37FB"/>
    <w:rsid w:val="008C7384"/>
    <w:rsid w:val="008D2705"/>
    <w:rsid w:val="008E1088"/>
    <w:rsid w:val="008E1863"/>
    <w:rsid w:val="008E26AA"/>
    <w:rsid w:val="008E33A5"/>
    <w:rsid w:val="008E6BBB"/>
    <w:rsid w:val="008E7AF7"/>
    <w:rsid w:val="008F0055"/>
    <w:rsid w:val="008F190F"/>
    <w:rsid w:val="008F1962"/>
    <w:rsid w:val="008F2229"/>
    <w:rsid w:val="008F2D44"/>
    <w:rsid w:val="008F357E"/>
    <w:rsid w:val="008F7680"/>
    <w:rsid w:val="008F7AB1"/>
    <w:rsid w:val="00900C3A"/>
    <w:rsid w:val="00906A36"/>
    <w:rsid w:val="00913F3E"/>
    <w:rsid w:val="00913FF5"/>
    <w:rsid w:val="0091565B"/>
    <w:rsid w:val="00916DC9"/>
    <w:rsid w:val="00917313"/>
    <w:rsid w:val="009201C0"/>
    <w:rsid w:val="00920616"/>
    <w:rsid w:val="00920ED5"/>
    <w:rsid w:val="00921802"/>
    <w:rsid w:val="009262CA"/>
    <w:rsid w:val="00926C06"/>
    <w:rsid w:val="00926DA8"/>
    <w:rsid w:val="00930C11"/>
    <w:rsid w:val="00930E94"/>
    <w:rsid w:val="0093165F"/>
    <w:rsid w:val="009358CC"/>
    <w:rsid w:val="00936256"/>
    <w:rsid w:val="00940333"/>
    <w:rsid w:val="00940ED6"/>
    <w:rsid w:val="00941AB2"/>
    <w:rsid w:val="00943A05"/>
    <w:rsid w:val="00943D62"/>
    <w:rsid w:val="00944611"/>
    <w:rsid w:val="009506BF"/>
    <w:rsid w:val="00950E42"/>
    <w:rsid w:val="00952132"/>
    <w:rsid w:val="009532C7"/>
    <w:rsid w:val="00953EE2"/>
    <w:rsid w:val="00954587"/>
    <w:rsid w:val="00954D69"/>
    <w:rsid w:val="00956F52"/>
    <w:rsid w:val="009613FA"/>
    <w:rsid w:val="00961A24"/>
    <w:rsid w:val="00965309"/>
    <w:rsid w:val="0096534A"/>
    <w:rsid w:val="00966E4D"/>
    <w:rsid w:val="00967F0D"/>
    <w:rsid w:val="00972251"/>
    <w:rsid w:val="00974C56"/>
    <w:rsid w:val="00976980"/>
    <w:rsid w:val="00981781"/>
    <w:rsid w:val="00982D40"/>
    <w:rsid w:val="00982EC7"/>
    <w:rsid w:val="009853DD"/>
    <w:rsid w:val="00985FE6"/>
    <w:rsid w:val="00986C70"/>
    <w:rsid w:val="00986D2D"/>
    <w:rsid w:val="00990F3A"/>
    <w:rsid w:val="009916C3"/>
    <w:rsid w:val="00991D3D"/>
    <w:rsid w:val="00992CA2"/>
    <w:rsid w:val="00993A54"/>
    <w:rsid w:val="00993F0F"/>
    <w:rsid w:val="00993F69"/>
    <w:rsid w:val="00994953"/>
    <w:rsid w:val="0099602B"/>
    <w:rsid w:val="00997A33"/>
    <w:rsid w:val="00997C3C"/>
    <w:rsid w:val="00997E24"/>
    <w:rsid w:val="009A1054"/>
    <w:rsid w:val="009A1B16"/>
    <w:rsid w:val="009A1E64"/>
    <w:rsid w:val="009A2161"/>
    <w:rsid w:val="009A27AD"/>
    <w:rsid w:val="009A4FA9"/>
    <w:rsid w:val="009A559A"/>
    <w:rsid w:val="009A6062"/>
    <w:rsid w:val="009B210F"/>
    <w:rsid w:val="009B2674"/>
    <w:rsid w:val="009B3101"/>
    <w:rsid w:val="009B32B2"/>
    <w:rsid w:val="009B3CFA"/>
    <w:rsid w:val="009B3D4E"/>
    <w:rsid w:val="009B5263"/>
    <w:rsid w:val="009B57E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0ED"/>
    <w:rsid w:val="009E5D1F"/>
    <w:rsid w:val="009F04EC"/>
    <w:rsid w:val="009F335D"/>
    <w:rsid w:val="009F456A"/>
    <w:rsid w:val="009F65BF"/>
    <w:rsid w:val="009F7978"/>
    <w:rsid w:val="00A013C7"/>
    <w:rsid w:val="00A014D5"/>
    <w:rsid w:val="00A01C09"/>
    <w:rsid w:val="00A05D54"/>
    <w:rsid w:val="00A130EA"/>
    <w:rsid w:val="00A15395"/>
    <w:rsid w:val="00A158C0"/>
    <w:rsid w:val="00A17123"/>
    <w:rsid w:val="00A20018"/>
    <w:rsid w:val="00A21C2A"/>
    <w:rsid w:val="00A21F5D"/>
    <w:rsid w:val="00A229FB"/>
    <w:rsid w:val="00A22A7D"/>
    <w:rsid w:val="00A23A4F"/>
    <w:rsid w:val="00A23D83"/>
    <w:rsid w:val="00A254F6"/>
    <w:rsid w:val="00A2565D"/>
    <w:rsid w:val="00A26AE0"/>
    <w:rsid w:val="00A3236E"/>
    <w:rsid w:val="00A32E3C"/>
    <w:rsid w:val="00A344F0"/>
    <w:rsid w:val="00A3454C"/>
    <w:rsid w:val="00A36091"/>
    <w:rsid w:val="00A366CA"/>
    <w:rsid w:val="00A40F18"/>
    <w:rsid w:val="00A41393"/>
    <w:rsid w:val="00A41950"/>
    <w:rsid w:val="00A42326"/>
    <w:rsid w:val="00A42FCA"/>
    <w:rsid w:val="00A442D7"/>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21A0"/>
    <w:rsid w:val="00A82DA6"/>
    <w:rsid w:val="00A83972"/>
    <w:rsid w:val="00A83ED9"/>
    <w:rsid w:val="00A85D69"/>
    <w:rsid w:val="00A86641"/>
    <w:rsid w:val="00A91754"/>
    <w:rsid w:val="00A917B9"/>
    <w:rsid w:val="00A93C86"/>
    <w:rsid w:val="00A94AA0"/>
    <w:rsid w:val="00A95C49"/>
    <w:rsid w:val="00A965F1"/>
    <w:rsid w:val="00A976D9"/>
    <w:rsid w:val="00A9775D"/>
    <w:rsid w:val="00AA0744"/>
    <w:rsid w:val="00AA0F1F"/>
    <w:rsid w:val="00AA30EE"/>
    <w:rsid w:val="00AA6ED9"/>
    <w:rsid w:val="00AA701D"/>
    <w:rsid w:val="00AB2E71"/>
    <w:rsid w:val="00AB41F9"/>
    <w:rsid w:val="00AB442C"/>
    <w:rsid w:val="00AB4885"/>
    <w:rsid w:val="00AB493B"/>
    <w:rsid w:val="00AB4C2B"/>
    <w:rsid w:val="00AB4FCF"/>
    <w:rsid w:val="00AB6924"/>
    <w:rsid w:val="00AB6D06"/>
    <w:rsid w:val="00AC060A"/>
    <w:rsid w:val="00AC1160"/>
    <w:rsid w:val="00AC2393"/>
    <w:rsid w:val="00AC27BE"/>
    <w:rsid w:val="00AC29B6"/>
    <w:rsid w:val="00AC2A1A"/>
    <w:rsid w:val="00AC2BE4"/>
    <w:rsid w:val="00AC2D12"/>
    <w:rsid w:val="00AC349E"/>
    <w:rsid w:val="00AC6619"/>
    <w:rsid w:val="00AC67D8"/>
    <w:rsid w:val="00AC6CB9"/>
    <w:rsid w:val="00AC6DC4"/>
    <w:rsid w:val="00AC7FCC"/>
    <w:rsid w:val="00AD16E1"/>
    <w:rsid w:val="00AD32FF"/>
    <w:rsid w:val="00AD35C6"/>
    <w:rsid w:val="00AD36C8"/>
    <w:rsid w:val="00AD3B7B"/>
    <w:rsid w:val="00AD56DE"/>
    <w:rsid w:val="00AD5FCE"/>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617"/>
    <w:rsid w:val="00B10861"/>
    <w:rsid w:val="00B13873"/>
    <w:rsid w:val="00B13FCB"/>
    <w:rsid w:val="00B15D14"/>
    <w:rsid w:val="00B1720F"/>
    <w:rsid w:val="00B1770C"/>
    <w:rsid w:val="00B208F3"/>
    <w:rsid w:val="00B21157"/>
    <w:rsid w:val="00B22C71"/>
    <w:rsid w:val="00B236C8"/>
    <w:rsid w:val="00B239C5"/>
    <w:rsid w:val="00B24265"/>
    <w:rsid w:val="00B26F98"/>
    <w:rsid w:val="00B27F4F"/>
    <w:rsid w:val="00B31F3C"/>
    <w:rsid w:val="00B3259F"/>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6565"/>
    <w:rsid w:val="00B47B00"/>
    <w:rsid w:val="00B47D15"/>
    <w:rsid w:val="00B517CC"/>
    <w:rsid w:val="00B51829"/>
    <w:rsid w:val="00B52B62"/>
    <w:rsid w:val="00B539F4"/>
    <w:rsid w:val="00B553C2"/>
    <w:rsid w:val="00B608E0"/>
    <w:rsid w:val="00B63547"/>
    <w:rsid w:val="00B644AD"/>
    <w:rsid w:val="00B64712"/>
    <w:rsid w:val="00B64B24"/>
    <w:rsid w:val="00B66048"/>
    <w:rsid w:val="00B662CB"/>
    <w:rsid w:val="00B66654"/>
    <w:rsid w:val="00B6686C"/>
    <w:rsid w:val="00B70F6E"/>
    <w:rsid w:val="00B7107F"/>
    <w:rsid w:val="00B7250E"/>
    <w:rsid w:val="00B72A3E"/>
    <w:rsid w:val="00B72FFD"/>
    <w:rsid w:val="00B7335F"/>
    <w:rsid w:val="00B7531C"/>
    <w:rsid w:val="00B800B8"/>
    <w:rsid w:val="00B817F7"/>
    <w:rsid w:val="00B81AB0"/>
    <w:rsid w:val="00B826BC"/>
    <w:rsid w:val="00B82CA2"/>
    <w:rsid w:val="00B83E41"/>
    <w:rsid w:val="00B84CE0"/>
    <w:rsid w:val="00B86532"/>
    <w:rsid w:val="00B87D49"/>
    <w:rsid w:val="00B90D45"/>
    <w:rsid w:val="00B913CA"/>
    <w:rsid w:val="00B94210"/>
    <w:rsid w:val="00BA185B"/>
    <w:rsid w:val="00BA41D5"/>
    <w:rsid w:val="00BB1532"/>
    <w:rsid w:val="00BB27E2"/>
    <w:rsid w:val="00BB2F0A"/>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6F0"/>
    <w:rsid w:val="00BD584C"/>
    <w:rsid w:val="00BD5C23"/>
    <w:rsid w:val="00BD6928"/>
    <w:rsid w:val="00BD6F86"/>
    <w:rsid w:val="00BD7B11"/>
    <w:rsid w:val="00BD7ECD"/>
    <w:rsid w:val="00BE1E5F"/>
    <w:rsid w:val="00BE2A24"/>
    <w:rsid w:val="00BE52BB"/>
    <w:rsid w:val="00BE7799"/>
    <w:rsid w:val="00BF00D5"/>
    <w:rsid w:val="00BF0A85"/>
    <w:rsid w:val="00BF13D4"/>
    <w:rsid w:val="00BF1A66"/>
    <w:rsid w:val="00BF5A0D"/>
    <w:rsid w:val="00BF7563"/>
    <w:rsid w:val="00C0001B"/>
    <w:rsid w:val="00C01641"/>
    <w:rsid w:val="00C03468"/>
    <w:rsid w:val="00C0409A"/>
    <w:rsid w:val="00C11587"/>
    <w:rsid w:val="00C13172"/>
    <w:rsid w:val="00C143BD"/>
    <w:rsid w:val="00C163C9"/>
    <w:rsid w:val="00C203F6"/>
    <w:rsid w:val="00C2067B"/>
    <w:rsid w:val="00C20FB7"/>
    <w:rsid w:val="00C218B8"/>
    <w:rsid w:val="00C27510"/>
    <w:rsid w:val="00C279A5"/>
    <w:rsid w:val="00C335DD"/>
    <w:rsid w:val="00C34662"/>
    <w:rsid w:val="00C35D0C"/>
    <w:rsid w:val="00C364A5"/>
    <w:rsid w:val="00C45810"/>
    <w:rsid w:val="00C465D9"/>
    <w:rsid w:val="00C4778C"/>
    <w:rsid w:val="00C47B06"/>
    <w:rsid w:val="00C5082A"/>
    <w:rsid w:val="00C532B1"/>
    <w:rsid w:val="00C53892"/>
    <w:rsid w:val="00C53DBA"/>
    <w:rsid w:val="00C55EE6"/>
    <w:rsid w:val="00C56229"/>
    <w:rsid w:val="00C568A7"/>
    <w:rsid w:val="00C57E2B"/>
    <w:rsid w:val="00C6054C"/>
    <w:rsid w:val="00C642BF"/>
    <w:rsid w:val="00C65180"/>
    <w:rsid w:val="00C65B55"/>
    <w:rsid w:val="00C6633F"/>
    <w:rsid w:val="00C677BC"/>
    <w:rsid w:val="00C67A2F"/>
    <w:rsid w:val="00C70502"/>
    <w:rsid w:val="00C713D2"/>
    <w:rsid w:val="00C715B7"/>
    <w:rsid w:val="00C71D1F"/>
    <w:rsid w:val="00C73A51"/>
    <w:rsid w:val="00C7450B"/>
    <w:rsid w:val="00C768AA"/>
    <w:rsid w:val="00C76AC1"/>
    <w:rsid w:val="00C83A92"/>
    <w:rsid w:val="00C85D52"/>
    <w:rsid w:val="00C86189"/>
    <w:rsid w:val="00C93B6C"/>
    <w:rsid w:val="00C9468D"/>
    <w:rsid w:val="00C957BD"/>
    <w:rsid w:val="00C95C71"/>
    <w:rsid w:val="00C965F1"/>
    <w:rsid w:val="00C975DF"/>
    <w:rsid w:val="00CA01F6"/>
    <w:rsid w:val="00CA0611"/>
    <w:rsid w:val="00CA4606"/>
    <w:rsid w:val="00CB0AEC"/>
    <w:rsid w:val="00CB160E"/>
    <w:rsid w:val="00CB2241"/>
    <w:rsid w:val="00CB22D9"/>
    <w:rsid w:val="00CB44CB"/>
    <w:rsid w:val="00CB4716"/>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2800"/>
    <w:rsid w:val="00CE41DC"/>
    <w:rsid w:val="00CE4250"/>
    <w:rsid w:val="00CE4724"/>
    <w:rsid w:val="00CE70A6"/>
    <w:rsid w:val="00CF11C0"/>
    <w:rsid w:val="00CF1EBA"/>
    <w:rsid w:val="00CF2177"/>
    <w:rsid w:val="00CF3209"/>
    <w:rsid w:val="00CF3A2C"/>
    <w:rsid w:val="00CF582C"/>
    <w:rsid w:val="00CF5A63"/>
    <w:rsid w:val="00CF5A6B"/>
    <w:rsid w:val="00CF5E02"/>
    <w:rsid w:val="00CF6A16"/>
    <w:rsid w:val="00CF6EF3"/>
    <w:rsid w:val="00D03FD5"/>
    <w:rsid w:val="00D04328"/>
    <w:rsid w:val="00D0460F"/>
    <w:rsid w:val="00D06195"/>
    <w:rsid w:val="00D06C39"/>
    <w:rsid w:val="00D1141A"/>
    <w:rsid w:val="00D115E1"/>
    <w:rsid w:val="00D118C6"/>
    <w:rsid w:val="00D12065"/>
    <w:rsid w:val="00D1244B"/>
    <w:rsid w:val="00D145FA"/>
    <w:rsid w:val="00D14C85"/>
    <w:rsid w:val="00D14CA4"/>
    <w:rsid w:val="00D16BE4"/>
    <w:rsid w:val="00D20BED"/>
    <w:rsid w:val="00D20F5E"/>
    <w:rsid w:val="00D21036"/>
    <w:rsid w:val="00D224E4"/>
    <w:rsid w:val="00D239B8"/>
    <w:rsid w:val="00D2440E"/>
    <w:rsid w:val="00D24DE9"/>
    <w:rsid w:val="00D2522F"/>
    <w:rsid w:val="00D27881"/>
    <w:rsid w:val="00D31D4D"/>
    <w:rsid w:val="00D331ED"/>
    <w:rsid w:val="00D349EF"/>
    <w:rsid w:val="00D34AD2"/>
    <w:rsid w:val="00D35B75"/>
    <w:rsid w:val="00D37497"/>
    <w:rsid w:val="00D41861"/>
    <w:rsid w:val="00D41CAD"/>
    <w:rsid w:val="00D43208"/>
    <w:rsid w:val="00D4345C"/>
    <w:rsid w:val="00D4464C"/>
    <w:rsid w:val="00D4545F"/>
    <w:rsid w:val="00D50A16"/>
    <w:rsid w:val="00D51882"/>
    <w:rsid w:val="00D530ED"/>
    <w:rsid w:val="00D53445"/>
    <w:rsid w:val="00D53FA8"/>
    <w:rsid w:val="00D54732"/>
    <w:rsid w:val="00D553EC"/>
    <w:rsid w:val="00D563A8"/>
    <w:rsid w:val="00D616B3"/>
    <w:rsid w:val="00D6213D"/>
    <w:rsid w:val="00D64254"/>
    <w:rsid w:val="00D64A4A"/>
    <w:rsid w:val="00D65608"/>
    <w:rsid w:val="00D656AA"/>
    <w:rsid w:val="00D6659B"/>
    <w:rsid w:val="00D67728"/>
    <w:rsid w:val="00D67A78"/>
    <w:rsid w:val="00D67FAD"/>
    <w:rsid w:val="00D70686"/>
    <w:rsid w:val="00D72B0E"/>
    <w:rsid w:val="00D73472"/>
    <w:rsid w:val="00D740BD"/>
    <w:rsid w:val="00D77325"/>
    <w:rsid w:val="00D774B6"/>
    <w:rsid w:val="00D80EA3"/>
    <w:rsid w:val="00D810EC"/>
    <w:rsid w:val="00D8138A"/>
    <w:rsid w:val="00D81E2B"/>
    <w:rsid w:val="00D86E27"/>
    <w:rsid w:val="00D91BD1"/>
    <w:rsid w:val="00D9278C"/>
    <w:rsid w:val="00D9751E"/>
    <w:rsid w:val="00DA00F2"/>
    <w:rsid w:val="00DA0630"/>
    <w:rsid w:val="00DA0BE7"/>
    <w:rsid w:val="00DA2C72"/>
    <w:rsid w:val="00DA311D"/>
    <w:rsid w:val="00DA3ED7"/>
    <w:rsid w:val="00DA4770"/>
    <w:rsid w:val="00DA4ADC"/>
    <w:rsid w:val="00DA4B08"/>
    <w:rsid w:val="00DA641B"/>
    <w:rsid w:val="00DA77C0"/>
    <w:rsid w:val="00DB2381"/>
    <w:rsid w:val="00DB4BCE"/>
    <w:rsid w:val="00DB4C6E"/>
    <w:rsid w:val="00DB725C"/>
    <w:rsid w:val="00DB79E8"/>
    <w:rsid w:val="00DC1351"/>
    <w:rsid w:val="00DC1647"/>
    <w:rsid w:val="00DC1658"/>
    <w:rsid w:val="00DC3E3E"/>
    <w:rsid w:val="00DC656E"/>
    <w:rsid w:val="00DD0856"/>
    <w:rsid w:val="00DD0B52"/>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89"/>
    <w:rsid w:val="00DF39FF"/>
    <w:rsid w:val="00DF3F37"/>
    <w:rsid w:val="00DF5560"/>
    <w:rsid w:val="00E02FF0"/>
    <w:rsid w:val="00E04ADB"/>
    <w:rsid w:val="00E0724D"/>
    <w:rsid w:val="00E10162"/>
    <w:rsid w:val="00E1211E"/>
    <w:rsid w:val="00E124C6"/>
    <w:rsid w:val="00E14C70"/>
    <w:rsid w:val="00E1617C"/>
    <w:rsid w:val="00E167E3"/>
    <w:rsid w:val="00E16803"/>
    <w:rsid w:val="00E21348"/>
    <w:rsid w:val="00E21872"/>
    <w:rsid w:val="00E22036"/>
    <w:rsid w:val="00E228EE"/>
    <w:rsid w:val="00E23450"/>
    <w:rsid w:val="00E255E9"/>
    <w:rsid w:val="00E25F80"/>
    <w:rsid w:val="00E300B6"/>
    <w:rsid w:val="00E30CEC"/>
    <w:rsid w:val="00E31327"/>
    <w:rsid w:val="00E31884"/>
    <w:rsid w:val="00E3380C"/>
    <w:rsid w:val="00E43BE2"/>
    <w:rsid w:val="00E444FE"/>
    <w:rsid w:val="00E44953"/>
    <w:rsid w:val="00E454A1"/>
    <w:rsid w:val="00E458B6"/>
    <w:rsid w:val="00E45B24"/>
    <w:rsid w:val="00E462D4"/>
    <w:rsid w:val="00E46B0C"/>
    <w:rsid w:val="00E47FBA"/>
    <w:rsid w:val="00E55287"/>
    <w:rsid w:val="00E57074"/>
    <w:rsid w:val="00E60A3E"/>
    <w:rsid w:val="00E64317"/>
    <w:rsid w:val="00E64CD2"/>
    <w:rsid w:val="00E65E10"/>
    <w:rsid w:val="00E664B2"/>
    <w:rsid w:val="00E727BC"/>
    <w:rsid w:val="00E73BB7"/>
    <w:rsid w:val="00E74314"/>
    <w:rsid w:val="00E7705D"/>
    <w:rsid w:val="00E837BD"/>
    <w:rsid w:val="00E839A2"/>
    <w:rsid w:val="00E8584C"/>
    <w:rsid w:val="00E85E07"/>
    <w:rsid w:val="00E86BF0"/>
    <w:rsid w:val="00E86F48"/>
    <w:rsid w:val="00E90618"/>
    <w:rsid w:val="00E92458"/>
    <w:rsid w:val="00E93225"/>
    <w:rsid w:val="00E95962"/>
    <w:rsid w:val="00E95D00"/>
    <w:rsid w:val="00E95D83"/>
    <w:rsid w:val="00E970D2"/>
    <w:rsid w:val="00E97E7F"/>
    <w:rsid w:val="00EA0C72"/>
    <w:rsid w:val="00EA0D06"/>
    <w:rsid w:val="00EA2A78"/>
    <w:rsid w:val="00EA379B"/>
    <w:rsid w:val="00EA530F"/>
    <w:rsid w:val="00EA61A9"/>
    <w:rsid w:val="00EA6C14"/>
    <w:rsid w:val="00EA7926"/>
    <w:rsid w:val="00EA7B4A"/>
    <w:rsid w:val="00EB0D86"/>
    <w:rsid w:val="00EB13C9"/>
    <w:rsid w:val="00EB19FA"/>
    <w:rsid w:val="00EB1D53"/>
    <w:rsid w:val="00EB40EA"/>
    <w:rsid w:val="00EB50EE"/>
    <w:rsid w:val="00EB5535"/>
    <w:rsid w:val="00EB562F"/>
    <w:rsid w:val="00EB5B49"/>
    <w:rsid w:val="00EB648A"/>
    <w:rsid w:val="00EB6DF7"/>
    <w:rsid w:val="00EB7927"/>
    <w:rsid w:val="00EC08C1"/>
    <w:rsid w:val="00EC402A"/>
    <w:rsid w:val="00EC5728"/>
    <w:rsid w:val="00EC58AF"/>
    <w:rsid w:val="00EC5935"/>
    <w:rsid w:val="00EC72C9"/>
    <w:rsid w:val="00ED1472"/>
    <w:rsid w:val="00ED3503"/>
    <w:rsid w:val="00ED409E"/>
    <w:rsid w:val="00ED466D"/>
    <w:rsid w:val="00ED5D6E"/>
    <w:rsid w:val="00EE1C71"/>
    <w:rsid w:val="00EE1CB8"/>
    <w:rsid w:val="00EE4813"/>
    <w:rsid w:val="00EE50F2"/>
    <w:rsid w:val="00EE6AAB"/>
    <w:rsid w:val="00EF1CAE"/>
    <w:rsid w:val="00EF203C"/>
    <w:rsid w:val="00EF2FDF"/>
    <w:rsid w:val="00EF3E1F"/>
    <w:rsid w:val="00EF5E45"/>
    <w:rsid w:val="00EF75A7"/>
    <w:rsid w:val="00F02AD7"/>
    <w:rsid w:val="00F02B70"/>
    <w:rsid w:val="00F02ECA"/>
    <w:rsid w:val="00F034B1"/>
    <w:rsid w:val="00F034DC"/>
    <w:rsid w:val="00F04094"/>
    <w:rsid w:val="00F07AAA"/>
    <w:rsid w:val="00F07CD3"/>
    <w:rsid w:val="00F07CFD"/>
    <w:rsid w:val="00F13A3D"/>
    <w:rsid w:val="00F142DE"/>
    <w:rsid w:val="00F143C7"/>
    <w:rsid w:val="00F14C62"/>
    <w:rsid w:val="00F15298"/>
    <w:rsid w:val="00F1580E"/>
    <w:rsid w:val="00F16858"/>
    <w:rsid w:val="00F21C5C"/>
    <w:rsid w:val="00F223EB"/>
    <w:rsid w:val="00F22993"/>
    <w:rsid w:val="00F23126"/>
    <w:rsid w:val="00F24D70"/>
    <w:rsid w:val="00F24F4C"/>
    <w:rsid w:val="00F250BE"/>
    <w:rsid w:val="00F25EB0"/>
    <w:rsid w:val="00F2615F"/>
    <w:rsid w:val="00F2646A"/>
    <w:rsid w:val="00F3062A"/>
    <w:rsid w:val="00F30D43"/>
    <w:rsid w:val="00F317E0"/>
    <w:rsid w:val="00F34180"/>
    <w:rsid w:val="00F37AA4"/>
    <w:rsid w:val="00F37B23"/>
    <w:rsid w:val="00F41485"/>
    <w:rsid w:val="00F41A24"/>
    <w:rsid w:val="00F428F7"/>
    <w:rsid w:val="00F42D59"/>
    <w:rsid w:val="00F43289"/>
    <w:rsid w:val="00F43AC4"/>
    <w:rsid w:val="00F43BB4"/>
    <w:rsid w:val="00F4524A"/>
    <w:rsid w:val="00F475D3"/>
    <w:rsid w:val="00F475F6"/>
    <w:rsid w:val="00F508FC"/>
    <w:rsid w:val="00F50AD8"/>
    <w:rsid w:val="00F50F46"/>
    <w:rsid w:val="00F54623"/>
    <w:rsid w:val="00F5696A"/>
    <w:rsid w:val="00F56E36"/>
    <w:rsid w:val="00F57271"/>
    <w:rsid w:val="00F6109D"/>
    <w:rsid w:val="00F62690"/>
    <w:rsid w:val="00F6571D"/>
    <w:rsid w:val="00F6701F"/>
    <w:rsid w:val="00F67D0B"/>
    <w:rsid w:val="00F67FCD"/>
    <w:rsid w:val="00F7116C"/>
    <w:rsid w:val="00F7205D"/>
    <w:rsid w:val="00F736D3"/>
    <w:rsid w:val="00F75FF0"/>
    <w:rsid w:val="00F775FA"/>
    <w:rsid w:val="00F81FBD"/>
    <w:rsid w:val="00F82D5F"/>
    <w:rsid w:val="00F84325"/>
    <w:rsid w:val="00F85053"/>
    <w:rsid w:val="00F8531C"/>
    <w:rsid w:val="00F861EB"/>
    <w:rsid w:val="00F863E2"/>
    <w:rsid w:val="00F868E0"/>
    <w:rsid w:val="00F87B54"/>
    <w:rsid w:val="00F87B82"/>
    <w:rsid w:val="00F87E41"/>
    <w:rsid w:val="00F90695"/>
    <w:rsid w:val="00F90B74"/>
    <w:rsid w:val="00F91638"/>
    <w:rsid w:val="00F91EBF"/>
    <w:rsid w:val="00F93306"/>
    <w:rsid w:val="00F93384"/>
    <w:rsid w:val="00F93462"/>
    <w:rsid w:val="00F951AC"/>
    <w:rsid w:val="00F9697A"/>
    <w:rsid w:val="00FA12B6"/>
    <w:rsid w:val="00FA135D"/>
    <w:rsid w:val="00FA2798"/>
    <w:rsid w:val="00FA2CF1"/>
    <w:rsid w:val="00FA3D36"/>
    <w:rsid w:val="00FA464E"/>
    <w:rsid w:val="00FA5702"/>
    <w:rsid w:val="00FA5E9B"/>
    <w:rsid w:val="00FA7C90"/>
    <w:rsid w:val="00FA7D75"/>
    <w:rsid w:val="00FB0EE5"/>
    <w:rsid w:val="00FB2A51"/>
    <w:rsid w:val="00FB3C10"/>
    <w:rsid w:val="00FB5C10"/>
    <w:rsid w:val="00FB61AB"/>
    <w:rsid w:val="00FC0311"/>
    <w:rsid w:val="00FC46F6"/>
    <w:rsid w:val="00FD03A0"/>
    <w:rsid w:val="00FD223B"/>
    <w:rsid w:val="00FD4C24"/>
    <w:rsid w:val="00FD711B"/>
    <w:rsid w:val="00FD7856"/>
    <w:rsid w:val="00FD7C01"/>
    <w:rsid w:val="00FE0335"/>
    <w:rsid w:val="00FE1050"/>
    <w:rsid w:val="00FE2F70"/>
    <w:rsid w:val="00FE4FDE"/>
    <w:rsid w:val="00FE7891"/>
    <w:rsid w:val="00FF01A8"/>
    <w:rsid w:val="00FF07AF"/>
    <w:rsid w:val="00FF38A2"/>
    <w:rsid w:val="00FF41B1"/>
    <w:rsid w:val="00FF4708"/>
    <w:rsid w:val="00FF4E2C"/>
    <w:rsid w:val="00FF5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39FCA9"/>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A7D7EE-1712-461C-A7DC-D8F36FDE2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57</TotalTime>
  <Pages>26</Pages>
  <Words>16755</Words>
  <Characters>95505</Characters>
  <Application>Microsoft Office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2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1410</cp:revision>
  <dcterms:created xsi:type="dcterms:W3CDTF">2019-01-29T19:43:00Z</dcterms:created>
  <dcterms:modified xsi:type="dcterms:W3CDTF">2019-06-03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